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68F4C2" w14:textId="77777777" w:rsidR="000F120A" w:rsidRDefault="006305D7" w:rsidP="000F120A">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0B17358E" w14:textId="5FDB18AA" w:rsidR="00A200A1" w:rsidRPr="00A200A1" w:rsidRDefault="00A200A1" w:rsidP="000F120A">
      <w:pPr>
        <w:pStyle w:val="NormalWeb"/>
        <w:spacing w:before="0" w:beforeAutospacing="0" w:after="0" w:afterAutospacing="0"/>
        <w:rPr>
          <w:rFonts w:asciiTheme="minorHAnsi" w:hAnsiTheme="minorHAnsi" w:cstheme="minorHAnsi"/>
        </w:rPr>
      </w:pPr>
      <w:r w:rsidRPr="00243DCB">
        <w:rPr>
          <w:b/>
        </w:rPr>
        <w:t>Non</w:t>
      </w:r>
      <w:r w:rsidR="00165F23">
        <w:rPr>
          <w:b/>
        </w:rPr>
        <w:t>r</w:t>
      </w:r>
      <w:r w:rsidR="000F120A" w:rsidRPr="00243DCB">
        <w:rPr>
          <w:b/>
        </w:rPr>
        <w:t xml:space="preserve">adioactive Assay </w:t>
      </w:r>
      <w:r w:rsidR="003A64B4">
        <w:rPr>
          <w:b/>
        </w:rPr>
        <w:t>to</w:t>
      </w:r>
      <w:r w:rsidR="003A64B4" w:rsidRPr="00243DCB">
        <w:rPr>
          <w:b/>
        </w:rPr>
        <w:t xml:space="preserve"> Measur</w:t>
      </w:r>
      <w:r w:rsidR="003A64B4">
        <w:rPr>
          <w:b/>
        </w:rPr>
        <w:t>e</w:t>
      </w:r>
      <w:r w:rsidR="003A64B4" w:rsidRPr="00243DCB">
        <w:rPr>
          <w:b/>
        </w:rPr>
        <w:t xml:space="preserve"> </w:t>
      </w:r>
      <w:r w:rsidR="000F120A" w:rsidRPr="00243DCB">
        <w:rPr>
          <w:b/>
        </w:rPr>
        <w:t>Polynucleotide Phosphorylation</w:t>
      </w:r>
      <w:r w:rsidR="000F120A">
        <w:rPr>
          <w:b/>
        </w:rPr>
        <w:t xml:space="preserve"> </w:t>
      </w:r>
      <w:r w:rsidR="003A64B4">
        <w:rPr>
          <w:b/>
        </w:rPr>
        <w:t xml:space="preserve">of </w:t>
      </w:r>
      <w:r w:rsidR="000F120A">
        <w:rPr>
          <w:b/>
        </w:rPr>
        <w:t>Small Nucleotide Substrates</w:t>
      </w:r>
    </w:p>
    <w:p w14:paraId="2E300B21" w14:textId="77777777" w:rsidR="007A4DD6" w:rsidRPr="000F120A" w:rsidRDefault="007A4DD6" w:rsidP="000F120A">
      <w:pPr>
        <w:rPr>
          <w:rFonts w:asciiTheme="minorHAnsi" w:hAnsiTheme="minorHAnsi" w:cstheme="minorHAnsi"/>
          <w:b/>
          <w:bCs/>
        </w:rPr>
      </w:pPr>
    </w:p>
    <w:p w14:paraId="32B171D0" w14:textId="3E5A600D" w:rsidR="007A4DD6" w:rsidRPr="000F120A" w:rsidRDefault="006305D7" w:rsidP="000F120A">
      <w:pPr>
        <w:rPr>
          <w:rFonts w:asciiTheme="minorHAnsi" w:hAnsiTheme="minorHAnsi" w:cstheme="minorHAnsi"/>
          <w:color w:val="808080" w:themeColor="background1" w:themeShade="80"/>
        </w:rPr>
      </w:pPr>
      <w:r w:rsidRPr="000F120A">
        <w:rPr>
          <w:rFonts w:asciiTheme="minorHAnsi" w:hAnsiTheme="minorHAnsi" w:cstheme="minorHAnsi"/>
          <w:b/>
          <w:bCs/>
        </w:rPr>
        <w:t>AUTHORS</w:t>
      </w:r>
      <w:r w:rsidR="000B662E" w:rsidRPr="000F120A">
        <w:rPr>
          <w:rFonts w:asciiTheme="minorHAnsi" w:hAnsiTheme="minorHAnsi" w:cstheme="minorHAnsi"/>
          <w:b/>
          <w:bCs/>
        </w:rPr>
        <w:t xml:space="preserve"> </w:t>
      </w:r>
      <w:r w:rsidR="00086FF5" w:rsidRPr="000F120A">
        <w:rPr>
          <w:rFonts w:asciiTheme="minorHAnsi" w:hAnsiTheme="minorHAnsi" w:cstheme="minorHAnsi"/>
          <w:b/>
          <w:bCs/>
        </w:rPr>
        <w:t xml:space="preserve">AND </w:t>
      </w:r>
      <w:r w:rsidR="000B662E" w:rsidRPr="000F120A">
        <w:rPr>
          <w:rFonts w:asciiTheme="minorHAnsi" w:hAnsiTheme="minorHAnsi" w:cstheme="minorHAnsi"/>
          <w:b/>
          <w:bCs/>
        </w:rPr>
        <w:t>AFFILIATIONS</w:t>
      </w:r>
      <w:r w:rsidRPr="000F120A">
        <w:rPr>
          <w:rFonts w:asciiTheme="minorHAnsi" w:hAnsiTheme="minorHAnsi" w:cstheme="minorHAnsi"/>
          <w:b/>
          <w:bCs/>
        </w:rPr>
        <w:t xml:space="preserve">: </w:t>
      </w:r>
    </w:p>
    <w:p w14:paraId="03171436" w14:textId="57325684" w:rsidR="00A200A1" w:rsidRPr="000F120A" w:rsidRDefault="00A200A1" w:rsidP="000F120A">
      <w:pPr>
        <w:jc w:val="left"/>
        <w:rPr>
          <w:rFonts w:cstheme="minorHAnsi"/>
          <w:vertAlign w:val="superscript"/>
        </w:rPr>
      </w:pPr>
      <w:r w:rsidRPr="000F120A">
        <w:rPr>
          <w:rFonts w:cstheme="minorHAnsi"/>
        </w:rPr>
        <w:t>Monica C. Pillon</w:t>
      </w:r>
      <w:r w:rsidRPr="000F120A">
        <w:rPr>
          <w:rFonts w:cstheme="minorHAnsi"/>
          <w:vertAlign w:val="superscript"/>
        </w:rPr>
        <w:t>1</w:t>
      </w:r>
      <w:r w:rsidRPr="000F120A">
        <w:rPr>
          <w:rFonts w:cstheme="minorHAnsi"/>
        </w:rPr>
        <w:t>, Robin E. Stanley</w:t>
      </w:r>
      <w:r w:rsidRPr="000F120A">
        <w:rPr>
          <w:rFonts w:cstheme="minorHAnsi"/>
          <w:vertAlign w:val="superscript"/>
        </w:rPr>
        <w:t>1</w:t>
      </w:r>
    </w:p>
    <w:p w14:paraId="276F01E8" w14:textId="77777777" w:rsidR="00A200A1" w:rsidRPr="000F120A" w:rsidRDefault="00A200A1" w:rsidP="000F120A">
      <w:pPr>
        <w:jc w:val="left"/>
        <w:rPr>
          <w:rFonts w:cstheme="minorHAnsi"/>
        </w:rPr>
      </w:pPr>
    </w:p>
    <w:p w14:paraId="68A8F427" w14:textId="734E0B25" w:rsidR="00A200A1" w:rsidRPr="000F120A" w:rsidRDefault="00A200A1" w:rsidP="000F120A">
      <w:pPr>
        <w:jc w:val="left"/>
        <w:rPr>
          <w:rFonts w:cstheme="minorHAnsi"/>
          <w:bCs/>
        </w:rPr>
      </w:pPr>
      <w:r w:rsidRPr="000F120A">
        <w:rPr>
          <w:rFonts w:cstheme="minorHAnsi"/>
          <w:bCs/>
          <w:vertAlign w:val="superscript"/>
        </w:rPr>
        <w:t>1</w:t>
      </w:r>
      <w:r w:rsidRPr="000F120A">
        <w:rPr>
          <w:rFonts w:cstheme="minorHAnsi"/>
          <w:bCs/>
        </w:rPr>
        <w:t>Signal Transduction Laboratory, National Institute of Environmental Health Sciences, National Institutes of Health, Department of Health and Human Services, NC, USA</w:t>
      </w:r>
    </w:p>
    <w:p w14:paraId="60FCB589" w14:textId="74938979" w:rsidR="00D04A95" w:rsidRDefault="00D04A95" w:rsidP="000F120A">
      <w:pPr>
        <w:rPr>
          <w:rFonts w:asciiTheme="minorHAnsi" w:hAnsiTheme="minorHAnsi" w:cstheme="minorHAnsi"/>
          <w:bCs/>
          <w:color w:val="808080" w:themeColor="background1" w:themeShade="80"/>
        </w:rPr>
      </w:pPr>
    </w:p>
    <w:p w14:paraId="1B80436A" w14:textId="77777777" w:rsidR="00A200A1" w:rsidRPr="007F30DF" w:rsidRDefault="00A200A1" w:rsidP="000F120A">
      <w:pPr>
        <w:rPr>
          <w:rFonts w:asciiTheme="minorHAnsi" w:hAnsiTheme="minorHAnsi" w:cstheme="minorHAnsi"/>
          <w:b/>
          <w:color w:val="000000" w:themeColor="text1"/>
        </w:rPr>
      </w:pPr>
      <w:r w:rsidRPr="007F30DF">
        <w:rPr>
          <w:rFonts w:asciiTheme="minorHAnsi" w:hAnsiTheme="minorHAnsi" w:cstheme="minorHAnsi"/>
          <w:b/>
          <w:color w:val="000000" w:themeColor="text1"/>
        </w:rPr>
        <w:t xml:space="preserve">Corresponding Author: </w:t>
      </w:r>
    </w:p>
    <w:p w14:paraId="7B62343F" w14:textId="42BEACBA" w:rsidR="00A200A1" w:rsidRPr="00A200A1" w:rsidRDefault="00A200A1" w:rsidP="000F120A">
      <w:pPr>
        <w:rPr>
          <w:rFonts w:asciiTheme="minorHAnsi" w:hAnsiTheme="minorHAnsi" w:cstheme="minorHAnsi"/>
          <w:bCs/>
          <w:color w:val="000000" w:themeColor="text1"/>
        </w:rPr>
      </w:pPr>
      <w:r w:rsidRPr="00A200A1">
        <w:rPr>
          <w:rFonts w:asciiTheme="minorHAnsi" w:hAnsiTheme="minorHAnsi" w:cstheme="minorHAnsi"/>
          <w:bCs/>
          <w:color w:val="000000" w:themeColor="text1"/>
        </w:rPr>
        <w:t>Robin Stanley</w:t>
      </w:r>
      <w:r w:rsidR="000F120A">
        <w:rPr>
          <w:rFonts w:asciiTheme="minorHAnsi" w:hAnsiTheme="minorHAnsi" w:cstheme="minorHAnsi"/>
          <w:bCs/>
          <w:color w:val="000000" w:themeColor="text1"/>
        </w:rPr>
        <w:tab/>
      </w:r>
      <w:r w:rsidR="000F120A">
        <w:rPr>
          <w:rFonts w:asciiTheme="minorHAnsi" w:hAnsiTheme="minorHAnsi" w:cstheme="minorHAnsi"/>
          <w:bCs/>
          <w:color w:val="000000" w:themeColor="text1"/>
        </w:rPr>
        <w:tab/>
        <w:t>(</w:t>
      </w:r>
      <w:r w:rsidRPr="00A200A1">
        <w:rPr>
          <w:rFonts w:asciiTheme="minorHAnsi" w:hAnsiTheme="minorHAnsi" w:cstheme="minorHAnsi"/>
          <w:bCs/>
          <w:color w:val="000000" w:themeColor="text1"/>
        </w:rPr>
        <w:t>Robin.Stanley@nih.gov</w:t>
      </w:r>
      <w:r w:rsidR="000F120A">
        <w:rPr>
          <w:rFonts w:asciiTheme="minorHAnsi" w:hAnsiTheme="minorHAnsi" w:cstheme="minorHAnsi"/>
          <w:bCs/>
          <w:color w:val="000000" w:themeColor="text1"/>
        </w:rPr>
        <w:t>)</w:t>
      </w:r>
    </w:p>
    <w:p w14:paraId="28C20863" w14:textId="77777777" w:rsidR="00A200A1" w:rsidRPr="00A200A1" w:rsidRDefault="00A200A1" w:rsidP="000F120A">
      <w:pPr>
        <w:rPr>
          <w:rFonts w:asciiTheme="minorHAnsi" w:hAnsiTheme="minorHAnsi" w:cstheme="minorHAnsi"/>
          <w:bCs/>
          <w:color w:val="000000" w:themeColor="text1"/>
        </w:rPr>
      </w:pPr>
    </w:p>
    <w:p w14:paraId="36C896AE" w14:textId="77777777" w:rsidR="00A200A1" w:rsidRPr="007F30DF" w:rsidRDefault="00A200A1" w:rsidP="000F120A">
      <w:pPr>
        <w:pStyle w:val="NormalWeb"/>
        <w:spacing w:before="0" w:beforeAutospacing="0" w:after="0" w:afterAutospacing="0"/>
        <w:rPr>
          <w:rFonts w:cs="Arial"/>
          <w:b/>
          <w:color w:val="000000" w:themeColor="text1"/>
        </w:rPr>
      </w:pPr>
      <w:r w:rsidRPr="007F30DF">
        <w:rPr>
          <w:rFonts w:cs="Arial"/>
          <w:b/>
          <w:color w:val="000000" w:themeColor="text1"/>
        </w:rPr>
        <w:t>Email Addresses of Co-authors</w:t>
      </w:r>
      <w:r w:rsidRPr="009B6835">
        <w:rPr>
          <w:rFonts w:cs="Arial"/>
          <w:b/>
          <w:color w:val="000000" w:themeColor="text1"/>
        </w:rPr>
        <w:t>:</w:t>
      </w:r>
    </w:p>
    <w:p w14:paraId="48496D73" w14:textId="05CA86D6" w:rsidR="00A200A1" w:rsidRPr="00A200A1" w:rsidRDefault="00A200A1" w:rsidP="000F120A">
      <w:pPr>
        <w:pStyle w:val="NormalWeb"/>
        <w:spacing w:before="0" w:beforeAutospacing="0" w:after="0" w:afterAutospacing="0"/>
        <w:rPr>
          <w:rFonts w:cs="Arial"/>
          <w:bCs/>
          <w:color w:val="000000" w:themeColor="text1"/>
        </w:rPr>
      </w:pPr>
      <w:r w:rsidRPr="00A200A1">
        <w:rPr>
          <w:rFonts w:cs="Arial"/>
          <w:bCs/>
          <w:color w:val="000000" w:themeColor="text1"/>
        </w:rPr>
        <w:t xml:space="preserve">Monica Pillon </w:t>
      </w:r>
      <w:r w:rsidR="000F120A">
        <w:rPr>
          <w:rFonts w:cs="Arial"/>
          <w:bCs/>
          <w:color w:val="000000" w:themeColor="text1"/>
        </w:rPr>
        <w:tab/>
      </w:r>
      <w:r w:rsidR="000F120A">
        <w:rPr>
          <w:rFonts w:cs="Arial"/>
          <w:bCs/>
          <w:color w:val="000000" w:themeColor="text1"/>
        </w:rPr>
        <w:tab/>
      </w:r>
      <w:r w:rsidRPr="00A200A1">
        <w:rPr>
          <w:rFonts w:cs="Arial"/>
          <w:bCs/>
          <w:color w:val="000000" w:themeColor="text1"/>
        </w:rPr>
        <w:t>(monica.pillon@nih.gov)</w:t>
      </w:r>
    </w:p>
    <w:p w14:paraId="4A2BD6DC" w14:textId="77777777" w:rsidR="00A200A1" w:rsidRPr="001B1519" w:rsidRDefault="00A200A1" w:rsidP="000F120A">
      <w:pPr>
        <w:rPr>
          <w:rFonts w:asciiTheme="minorHAnsi" w:hAnsiTheme="minorHAnsi" w:cstheme="minorHAnsi"/>
          <w:bCs/>
          <w:color w:val="808080" w:themeColor="background1" w:themeShade="80"/>
        </w:rPr>
      </w:pPr>
    </w:p>
    <w:p w14:paraId="376098C1" w14:textId="77777777" w:rsidR="000F120A" w:rsidRDefault="006305D7" w:rsidP="000F120A">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59695FB0" w14:textId="48EFA4BB" w:rsidR="00A200A1" w:rsidRPr="00A200A1" w:rsidRDefault="00511F94" w:rsidP="000F120A">
      <w:pPr>
        <w:pStyle w:val="NormalWeb"/>
        <w:spacing w:before="0" w:beforeAutospacing="0" w:after="0" w:afterAutospacing="0"/>
        <w:rPr>
          <w:rFonts w:asciiTheme="minorHAnsi" w:hAnsiTheme="minorHAnsi" w:cstheme="minorHAnsi"/>
        </w:rPr>
      </w:pPr>
      <w:r>
        <w:rPr>
          <w:rFonts w:asciiTheme="minorHAnsi" w:hAnsiTheme="minorHAnsi" w:cstheme="minorHAnsi"/>
          <w:color w:val="000000" w:themeColor="text1"/>
        </w:rPr>
        <w:t>p</w:t>
      </w:r>
      <w:r w:rsidR="00A200A1" w:rsidRPr="00A200A1">
        <w:rPr>
          <w:rFonts w:asciiTheme="minorHAnsi" w:hAnsiTheme="minorHAnsi" w:cstheme="minorHAnsi"/>
          <w:color w:val="000000" w:themeColor="text1"/>
        </w:rPr>
        <w:t>olynucleotide kinase</w:t>
      </w:r>
      <w:r>
        <w:rPr>
          <w:rFonts w:asciiTheme="minorHAnsi" w:hAnsiTheme="minorHAnsi" w:cstheme="minorHAnsi"/>
          <w:color w:val="000000" w:themeColor="text1"/>
        </w:rPr>
        <w:t>,</w:t>
      </w:r>
      <w:r w:rsidR="00A200A1" w:rsidRPr="00A200A1">
        <w:rPr>
          <w:rFonts w:asciiTheme="minorHAnsi" w:hAnsiTheme="minorHAnsi" w:cstheme="minorHAnsi"/>
          <w:color w:val="000000" w:themeColor="text1"/>
        </w:rPr>
        <w:t xml:space="preserve"> polyacrylamide gel</w:t>
      </w:r>
      <w:r>
        <w:rPr>
          <w:rFonts w:asciiTheme="minorHAnsi" w:hAnsiTheme="minorHAnsi" w:cstheme="minorHAnsi"/>
          <w:color w:val="000000" w:themeColor="text1"/>
        </w:rPr>
        <w:t>,</w:t>
      </w:r>
      <w:r w:rsidR="00A200A1" w:rsidRPr="00A200A1">
        <w:rPr>
          <w:rFonts w:asciiTheme="minorHAnsi" w:hAnsiTheme="minorHAnsi" w:cstheme="minorHAnsi"/>
          <w:color w:val="000000" w:themeColor="text1"/>
        </w:rPr>
        <w:t xml:space="preserve"> </w:t>
      </w:r>
      <w:r w:rsidR="00A200A1">
        <w:rPr>
          <w:rFonts w:asciiTheme="minorHAnsi" w:hAnsiTheme="minorHAnsi" w:cstheme="minorHAnsi"/>
          <w:color w:val="000000" w:themeColor="text1"/>
        </w:rPr>
        <w:t>phosphoryl transfer reaction</w:t>
      </w:r>
      <w:r>
        <w:rPr>
          <w:rFonts w:asciiTheme="minorHAnsi" w:hAnsiTheme="minorHAnsi" w:cstheme="minorHAnsi"/>
          <w:color w:val="000000" w:themeColor="text1"/>
        </w:rPr>
        <w:t>,</w:t>
      </w:r>
      <w:r w:rsidR="00A200A1">
        <w:rPr>
          <w:rFonts w:asciiTheme="minorHAnsi" w:hAnsiTheme="minorHAnsi" w:cstheme="minorHAnsi"/>
          <w:color w:val="000000" w:themeColor="text1"/>
        </w:rPr>
        <w:t xml:space="preserve"> RNA phosphorylation</w:t>
      </w:r>
      <w:r>
        <w:rPr>
          <w:rFonts w:asciiTheme="minorHAnsi" w:hAnsiTheme="minorHAnsi" w:cstheme="minorHAnsi"/>
          <w:color w:val="000000" w:themeColor="text1"/>
        </w:rPr>
        <w:t>,</w:t>
      </w:r>
      <w:r w:rsidR="00A200A1">
        <w:rPr>
          <w:rFonts w:asciiTheme="minorHAnsi" w:hAnsiTheme="minorHAnsi" w:cstheme="minorHAnsi"/>
          <w:color w:val="000000" w:themeColor="text1"/>
        </w:rPr>
        <w:t xml:space="preserve"> </w:t>
      </w:r>
      <w:r w:rsidR="00BA6928">
        <w:rPr>
          <w:rFonts w:asciiTheme="minorHAnsi" w:hAnsiTheme="minorHAnsi" w:cstheme="minorHAnsi"/>
          <w:color w:val="000000" w:themeColor="text1"/>
        </w:rPr>
        <w:t>Grc3</w:t>
      </w:r>
      <w:r w:rsidR="000F120A">
        <w:rPr>
          <w:rFonts w:asciiTheme="minorHAnsi" w:hAnsiTheme="minorHAnsi" w:cstheme="minorHAnsi"/>
          <w:color w:val="000000" w:themeColor="text1"/>
        </w:rPr>
        <w:t xml:space="preserve">, </w:t>
      </w:r>
      <w:r>
        <w:rPr>
          <w:rFonts w:asciiTheme="minorHAnsi" w:hAnsiTheme="minorHAnsi" w:cstheme="minorHAnsi"/>
          <w:color w:val="000000" w:themeColor="text1"/>
        </w:rPr>
        <w:t>nonradioactive</w:t>
      </w:r>
      <w:r w:rsidR="000F120A">
        <w:rPr>
          <w:rFonts w:asciiTheme="minorHAnsi" w:hAnsiTheme="minorHAnsi" w:cstheme="minorHAnsi"/>
          <w:color w:val="000000" w:themeColor="text1"/>
        </w:rPr>
        <w:t xml:space="preserve"> assay </w:t>
      </w:r>
    </w:p>
    <w:p w14:paraId="1CB4E390" w14:textId="77777777" w:rsidR="006305D7" w:rsidRPr="001B1519" w:rsidRDefault="006305D7" w:rsidP="000F120A">
      <w:pPr>
        <w:pStyle w:val="NormalWeb"/>
        <w:spacing w:before="0" w:beforeAutospacing="0" w:after="0" w:afterAutospacing="0"/>
        <w:rPr>
          <w:rFonts w:asciiTheme="minorHAnsi" w:hAnsiTheme="minorHAnsi" w:cstheme="minorHAnsi"/>
        </w:rPr>
      </w:pPr>
    </w:p>
    <w:p w14:paraId="05B73E8E" w14:textId="77777777" w:rsidR="000F120A" w:rsidRDefault="00086FF5" w:rsidP="000F120A">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32798D51" w14:textId="50438EB6" w:rsidR="007A4DD6" w:rsidRPr="001B1519" w:rsidRDefault="00A200A1" w:rsidP="000F120A">
      <w:pPr>
        <w:rPr>
          <w:rFonts w:asciiTheme="minorHAnsi" w:hAnsiTheme="minorHAnsi" w:cstheme="minorHAnsi"/>
          <w:color w:val="808080" w:themeColor="background1" w:themeShade="80"/>
        </w:rPr>
      </w:pPr>
      <w:r>
        <w:rPr>
          <w:rFonts w:asciiTheme="minorHAnsi" w:hAnsiTheme="minorHAnsi" w:cstheme="minorHAnsi"/>
        </w:rPr>
        <w:t xml:space="preserve">This protocol describes a </w:t>
      </w:r>
      <w:r w:rsidR="00511F94">
        <w:rPr>
          <w:rFonts w:asciiTheme="minorHAnsi" w:hAnsiTheme="minorHAnsi" w:cstheme="minorHAnsi"/>
        </w:rPr>
        <w:t>nonradioactive</w:t>
      </w:r>
      <w:r>
        <w:rPr>
          <w:rFonts w:asciiTheme="minorHAnsi" w:hAnsiTheme="minorHAnsi" w:cstheme="minorHAnsi"/>
        </w:rPr>
        <w:t xml:space="preserve"> assay </w:t>
      </w:r>
      <w:r w:rsidR="003A64B4">
        <w:rPr>
          <w:rFonts w:asciiTheme="minorHAnsi" w:hAnsiTheme="minorHAnsi" w:cstheme="minorHAnsi"/>
        </w:rPr>
        <w:t xml:space="preserve">to </w:t>
      </w:r>
      <w:r>
        <w:rPr>
          <w:rFonts w:asciiTheme="minorHAnsi" w:hAnsiTheme="minorHAnsi" w:cstheme="minorHAnsi"/>
        </w:rPr>
        <w:t>measur</w:t>
      </w:r>
      <w:r w:rsidR="003A64B4">
        <w:rPr>
          <w:rFonts w:asciiTheme="minorHAnsi" w:hAnsiTheme="minorHAnsi" w:cstheme="minorHAnsi"/>
        </w:rPr>
        <w:t>e</w:t>
      </w:r>
      <w:r>
        <w:rPr>
          <w:rFonts w:asciiTheme="minorHAnsi" w:hAnsiTheme="minorHAnsi" w:cstheme="minorHAnsi"/>
        </w:rPr>
        <w:t xml:space="preserve"> kinase activity of polynucleotide </w:t>
      </w:r>
      <w:r w:rsidR="00CB5591">
        <w:rPr>
          <w:rFonts w:asciiTheme="minorHAnsi" w:hAnsiTheme="minorHAnsi" w:cstheme="minorHAnsi"/>
        </w:rPr>
        <w:t>kinases</w:t>
      </w:r>
      <w:r>
        <w:rPr>
          <w:rFonts w:asciiTheme="minorHAnsi" w:hAnsiTheme="minorHAnsi" w:cstheme="minorHAnsi"/>
        </w:rPr>
        <w:t xml:space="preserve"> </w:t>
      </w:r>
      <w:r w:rsidR="00775E98" w:rsidRPr="00346891">
        <w:rPr>
          <w:rFonts w:asciiTheme="minorHAnsi" w:hAnsiTheme="minorHAnsi" w:cstheme="minorHAnsi"/>
          <w:color w:val="000000" w:themeColor="text1"/>
        </w:rPr>
        <w:t xml:space="preserve">(PNKs) </w:t>
      </w:r>
      <w:r>
        <w:rPr>
          <w:rFonts w:asciiTheme="minorHAnsi" w:hAnsiTheme="minorHAnsi" w:cstheme="minorHAnsi"/>
        </w:rPr>
        <w:t xml:space="preserve">on small DNA and RNA substrates. </w:t>
      </w:r>
    </w:p>
    <w:p w14:paraId="761028D6" w14:textId="77777777" w:rsidR="006305D7" w:rsidRPr="001B1519" w:rsidRDefault="006305D7" w:rsidP="000F120A">
      <w:pPr>
        <w:rPr>
          <w:rFonts w:asciiTheme="minorHAnsi" w:hAnsiTheme="minorHAnsi" w:cstheme="minorHAnsi"/>
        </w:rPr>
      </w:pPr>
    </w:p>
    <w:p w14:paraId="64FB8590" w14:textId="3CD56190" w:rsidR="006305D7" w:rsidRPr="001B1519" w:rsidRDefault="006305D7" w:rsidP="000F120A">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69D456B9" w14:textId="1C39B3E0" w:rsidR="007A4DD6" w:rsidRPr="00346891" w:rsidRDefault="00346891" w:rsidP="000F120A">
      <w:pPr>
        <w:rPr>
          <w:rFonts w:asciiTheme="minorHAnsi" w:hAnsiTheme="minorHAnsi" w:cstheme="minorHAnsi"/>
          <w:color w:val="000000" w:themeColor="text1"/>
        </w:rPr>
      </w:pPr>
      <w:r w:rsidRPr="00346891">
        <w:rPr>
          <w:rFonts w:asciiTheme="minorHAnsi" w:hAnsiTheme="minorHAnsi" w:cstheme="minorHAnsi"/>
          <w:color w:val="000000" w:themeColor="text1"/>
        </w:rPr>
        <w:t>Polynucleotide kinases (PNKs) are enzymes that catalyze the phosphorylation of the 5</w:t>
      </w:r>
      <w:r w:rsidR="006D48D7">
        <w:rPr>
          <w:rFonts w:asciiTheme="minorHAnsi" w:hAnsiTheme="minorHAnsi" w:cstheme="minorHAnsi"/>
          <w:color w:val="000000" w:themeColor="text1"/>
        </w:rPr>
        <w:sym w:font="Symbol" w:char="F0A2"/>
      </w:r>
      <w:r w:rsidRPr="00346891">
        <w:rPr>
          <w:rFonts w:asciiTheme="minorHAnsi" w:hAnsiTheme="minorHAnsi" w:cstheme="minorHAnsi"/>
          <w:color w:val="000000" w:themeColor="text1"/>
        </w:rPr>
        <w:t xml:space="preserve"> hydroxyl end of DNA and RNA oligonucleotides. </w:t>
      </w:r>
      <w:r>
        <w:rPr>
          <w:rFonts w:asciiTheme="minorHAnsi" w:hAnsiTheme="minorHAnsi" w:cstheme="minorHAnsi"/>
          <w:color w:val="000000" w:themeColor="text1"/>
        </w:rPr>
        <w:t xml:space="preserve">The activity of PNKs can be </w:t>
      </w:r>
      <w:r w:rsidR="00600D42">
        <w:rPr>
          <w:rFonts w:asciiTheme="minorHAnsi" w:hAnsiTheme="minorHAnsi" w:cstheme="minorHAnsi"/>
          <w:color w:val="000000" w:themeColor="text1"/>
        </w:rPr>
        <w:t>quantified</w:t>
      </w:r>
      <w:r>
        <w:rPr>
          <w:rFonts w:asciiTheme="minorHAnsi" w:hAnsiTheme="minorHAnsi" w:cstheme="minorHAnsi"/>
          <w:color w:val="000000" w:themeColor="text1"/>
        </w:rPr>
        <w:t xml:space="preserve"> using direct or indirect approaches. </w:t>
      </w:r>
      <w:r w:rsidR="00775E98">
        <w:rPr>
          <w:rFonts w:asciiTheme="minorHAnsi" w:hAnsiTheme="minorHAnsi" w:cstheme="minorHAnsi"/>
          <w:color w:val="000000" w:themeColor="text1"/>
        </w:rPr>
        <w:t xml:space="preserve">Presented </w:t>
      </w:r>
      <w:r w:rsidR="00775E98" w:rsidRPr="007F30DF">
        <w:rPr>
          <w:rFonts w:asciiTheme="minorHAnsi" w:hAnsiTheme="minorHAnsi" w:cstheme="minorHAnsi"/>
          <w:color w:val="auto"/>
        </w:rPr>
        <w:t xml:space="preserve">here is </w:t>
      </w:r>
      <w:r>
        <w:rPr>
          <w:rFonts w:asciiTheme="minorHAnsi" w:hAnsiTheme="minorHAnsi" w:cstheme="minorHAnsi"/>
          <w:color w:val="000000" w:themeColor="text1"/>
        </w:rPr>
        <w:t>a direct</w:t>
      </w:r>
      <w:r w:rsidR="00775E98">
        <w:rPr>
          <w:rFonts w:asciiTheme="minorHAnsi" w:hAnsiTheme="minorHAnsi" w:cstheme="minorHAnsi"/>
          <w:color w:val="000000" w:themeColor="text1"/>
        </w:rPr>
        <w:t>,</w:t>
      </w:r>
      <w:r>
        <w:rPr>
          <w:rFonts w:asciiTheme="minorHAnsi" w:hAnsiTheme="minorHAnsi" w:cstheme="minorHAnsi"/>
          <w:color w:val="000000" w:themeColor="text1"/>
        </w:rPr>
        <w:t xml:space="preserve"> </w:t>
      </w:r>
      <w:r w:rsidRPr="000F120A">
        <w:rPr>
          <w:rFonts w:asciiTheme="minorHAnsi" w:hAnsiTheme="minorHAnsi" w:cstheme="minorHAnsi"/>
          <w:color w:val="000000" w:themeColor="text1"/>
        </w:rPr>
        <w:t>in vitro</w:t>
      </w:r>
      <w:r>
        <w:rPr>
          <w:rFonts w:asciiTheme="minorHAnsi" w:hAnsiTheme="minorHAnsi" w:cstheme="minorHAnsi"/>
          <w:color w:val="000000" w:themeColor="text1"/>
        </w:rPr>
        <w:t xml:space="preserve"> approach </w:t>
      </w:r>
      <w:r w:rsidR="00600D42">
        <w:rPr>
          <w:rFonts w:asciiTheme="minorHAnsi" w:hAnsiTheme="minorHAnsi" w:cstheme="minorHAnsi"/>
          <w:color w:val="000000" w:themeColor="text1"/>
        </w:rPr>
        <w:t xml:space="preserve">to </w:t>
      </w:r>
      <w:r w:rsidR="00775E98">
        <w:rPr>
          <w:rFonts w:asciiTheme="minorHAnsi" w:hAnsiTheme="minorHAnsi" w:cstheme="minorHAnsi"/>
          <w:color w:val="000000" w:themeColor="text1"/>
        </w:rPr>
        <w:t xml:space="preserve">measure </w:t>
      </w:r>
      <w:r w:rsidR="00600D42">
        <w:rPr>
          <w:rFonts w:asciiTheme="minorHAnsi" w:hAnsiTheme="minorHAnsi" w:cstheme="minorHAnsi"/>
          <w:color w:val="000000" w:themeColor="text1"/>
        </w:rPr>
        <w:t xml:space="preserve">PNK activity </w:t>
      </w:r>
      <w:r>
        <w:rPr>
          <w:rFonts w:asciiTheme="minorHAnsi" w:hAnsiTheme="minorHAnsi" w:cstheme="minorHAnsi"/>
          <w:color w:val="000000" w:themeColor="text1"/>
        </w:rPr>
        <w:t>that relies</w:t>
      </w:r>
      <w:r w:rsidR="000F120A">
        <w:rPr>
          <w:rFonts w:asciiTheme="minorHAnsi" w:hAnsiTheme="minorHAnsi" w:cstheme="minorHAnsi"/>
          <w:color w:val="000000" w:themeColor="text1"/>
        </w:rPr>
        <w:t xml:space="preserve"> </w:t>
      </w:r>
      <w:r>
        <w:rPr>
          <w:rFonts w:asciiTheme="minorHAnsi" w:hAnsiTheme="minorHAnsi" w:cstheme="minorHAnsi"/>
          <w:color w:val="000000" w:themeColor="text1"/>
        </w:rPr>
        <w:t>on a fluorescently</w:t>
      </w:r>
      <w:r w:rsidR="00165F23">
        <w:rPr>
          <w:rFonts w:asciiTheme="minorHAnsi" w:hAnsiTheme="minorHAnsi" w:cstheme="minorHAnsi"/>
          <w:color w:val="000000" w:themeColor="text1"/>
        </w:rPr>
        <w:t>-</w:t>
      </w:r>
      <w:r>
        <w:rPr>
          <w:rFonts w:asciiTheme="minorHAnsi" w:hAnsiTheme="minorHAnsi" w:cstheme="minorHAnsi"/>
          <w:color w:val="000000" w:themeColor="text1"/>
        </w:rPr>
        <w:t xml:space="preserve">labeled </w:t>
      </w:r>
      <w:r w:rsidR="00600D42">
        <w:rPr>
          <w:rFonts w:asciiTheme="minorHAnsi" w:hAnsiTheme="minorHAnsi" w:cstheme="minorHAnsi"/>
          <w:color w:val="000000" w:themeColor="text1"/>
        </w:rPr>
        <w:t>oligonucleotide</w:t>
      </w:r>
      <w:r>
        <w:rPr>
          <w:rFonts w:asciiTheme="minorHAnsi" w:hAnsiTheme="minorHAnsi" w:cstheme="minorHAnsi"/>
          <w:color w:val="000000" w:themeColor="text1"/>
        </w:rPr>
        <w:t xml:space="preserve"> substrate and polyacrylamide gel electrophoresis. </w:t>
      </w:r>
      <w:r w:rsidR="00600D42">
        <w:rPr>
          <w:rFonts w:asciiTheme="minorHAnsi" w:hAnsiTheme="minorHAnsi" w:cstheme="minorHAnsi"/>
          <w:color w:val="000000" w:themeColor="text1"/>
        </w:rPr>
        <w:t xml:space="preserve">This approach provides resolution of </w:t>
      </w:r>
      <w:r w:rsidR="00775E98">
        <w:rPr>
          <w:rFonts w:asciiTheme="minorHAnsi" w:hAnsiTheme="minorHAnsi" w:cstheme="minorHAnsi"/>
          <w:color w:val="000000" w:themeColor="text1"/>
        </w:rPr>
        <w:t xml:space="preserve">the </w:t>
      </w:r>
      <w:r w:rsidR="00600D42">
        <w:rPr>
          <w:rFonts w:asciiTheme="minorHAnsi" w:hAnsiTheme="minorHAnsi" w:cstheme="minorHAnsi"/>
          <w:color w:val="000000" w:themeColor="text1"/>
        </w:rPr>
        <w:t>phosphorylated products while avoiding the use of radiolabeled substrates. Th</w:t>
      </w:r>
      <w:r w:rsidR="006D48D7">
        <w:rPr>
          <w:rFonts w:asciiTheme="minorHAnsi" w:hAnsiTheme="minorHAnsi" w:cstheme="minorHAnsi"/>
          <w:color w:val="000000" w:themeColor="text1"/>
        </w:rPr>
        <w:t>e</w:t>
      </w:r>
      <w:r w:rsidR="00600D42">
        <w:rPr>
          <w:rFonts w:asciiTheme="minorHAnsi" w:hAnsiTheme="minorHAnsi" w:cstheme="minorHAnsi"/>
          <w:color w:val="000000" w:themeColor="text1"/>
        </w:rPr>
        <w:t xml:space="preserve"> protocol details how to set</w:t>
      </w:r>
      <w:r w:rsidR="00775E98">
        <w:rPr>
          <w:rFonts w:asciiTheme="minorHAnsi" w:hAnsiTheme="minorHAnsi" w:cstheme="minorHAnsi"/>
          <w:color w:val="000000" w:themeColor="text1"/>
        </w:rPr>
        <w:t xml:space="preserve"> </w:t>
      </w:r>
      <w:r w:rsidR="00600D42">
        <w:rPr>
          <w:rFonts w:asciiTheme="minorHAnsi" w:hAnsiTheme="minorHAnsi" w:cstheme="minorHAnsi"/>
          <w:color w:val="000000" w:themeColor="text1"/>
        </w:rPr>
        <w:t>up the phosphorylation reaction</w:t>
      </w:r>
      <w:r w:rsidR="006D48D7">
        <w:rPr>
          <w:rFonts w:asciiTheme="minorHAnsi" w:hAnsiTheme="minorHAnsi" w:cstheme="minorHAnsi"/>
          <w:color w:val="000000" w:themeColor="text1"/>
        </w:rPr>
        <w:t>, prepare and run large polyacrylamide gels, and quantify the reaction products.</w:t>
      </w:r>
      <w:r w:rsidR="000F120A">
        <w:rPr>
          <w:rFonts w:asciiTheme="minorHAnsi" w:hAnsiTheme="minorHAnsi" w:cstheme="minorHAnsi"/>
          <w:color w:val="000000" w:themeColor="text1"/>
        </w:rPr>
        <w:t xml:space="preserve"> </w:t>
      </w:r>
      <w:r w:rsidR="006D48D7">
        <w:rPr>
          <w:rFonts w:asciiTheme="minorHAnsi" w:hAnsiTheme="minorHAnsi" w:cstheme="minorHAnsi"/>
          <w:color w:val="000000" w:themeColor="text1"/>
        </w:rPr>
        <w:t xml:space="preserve">The most </w:t>
      </w:r>
      <w:r w:rsidR="004F680A">
        <w:rPr>
          <w:rFonts w:asciiTheme="minorHAnsi" w:hAnsiTheme="minorHAnsi" w:cstheme="minorHAnsi"/>
          <w:color w:val="000000" w:themeColor="text1"/>
        </w:rPr>
        <w:t>technically</w:t>
      </w:r>
      <w:r w:rsidR="006D48D7">
        <w:rPr>
          <w:rFonts w:asciiTheme="minorHAnsi" w:hAnsiTheme="minorHAnsi" w:cstheme="minorHAnsi"/>
          <w:color w:val="000000" w:themeColor="text1"/>
        </w:rPr>
        <w:t xml:space="preserve"> challenging part of this assay is pouring and running </w:t>
      </w:r>
      <w:r w:rsidR="00775E98">
        <w:rPr>
          <w:rFonts w:asciiTheme="minorHAnsi" w:hAnsiTheme="minorHAnsi" w:cstheme="minorHAnsi"/>
          <w:color w:val="000000" w:themeColor="text1"/>
        </w:rPr>
        <w:t xml:space="preserve">the </w:t>
      </w:r>
      <w:r w:rsidR="009B6835">
        <w:rPr>
          <w:rFonts w:asciiTheme="minorHAnsi" w:hAnsiTheme="minorHAnsi" w:cstheme="minorHAnsi"/>
          <w:color w:val="000000" w:themeColor="text1"/>
        </w:rPr>
        <w:t xml:space="preserve">large </w:t>
      </w:r>
      <w:r w:rsidR="006D48D7">
        <w:rPr>
          <w:rFonts w:asciiTheme="minorHAnsi" w:hAnsiTheme="minorHAnsi" w:cstheme="minorHAnsi"/>
          <w:color w:val="000000" w:themeColor="text1"/>
        </w:rPr>
        <w:t>polyacrylamide gels</w:t>
      </w:r>
      <w:r w:rsidR="00775E98">
        <w:rPr>
          <w:rFonts w:asciiTheme="minorHAnsi" w:hAnsiTheme="minorHAnsi" w:cstheme="minorHAnsi"/>
          <w:color w:val="000000" w:themeColor="text1"/>
        </w:rPr>
        <w:t>;</w:t>
      </w:r>
      <w:r w:rsidR="006D48D7">
        <w:rPr>
          <w:rFonts w:asciiTheme="minorHAnsi" w:hAnsiTheme="minorHAnsi" w:cstheme="minorHAnsi"/>
          <w:color w:val="000000" w:themeColor="text1"/>
        </w:rPr>
        <w:t xml:space="preserve"> thus</w:t>
      </w:r>
      <w:r w:rsidR="00775E98">
        <w:rPr>
          <w:rFonts w:asciiTheme="minorHAnsi" w:hAnsiTheme="minorHAnsi" w:cstheme="minorHAnsi"/>
          <w:color w:val="000000" w:themeColor="text1"/>
        </w:rPr>
        <w:t>,</w:t>
      </w:r>
      <w:r w:rsidR="006D48D7">
        <w:rPr>
          <w:rFonts w:asciiTheme="minorHAnsi" w:hAnsiTheme="minorHAnsi" w:cstheme="minorHAnsi"/>
          <w:color w:val="000000" w:themeColor="text1"/>
        </w:rPr>
        <w:t xml:space="preserve"> </w:t>
      </w:r>
      <w:r w:rsidR="00775E98">
        <w:rPr>
          <w:rFonts w:asciiTheme="minorHAnsi" w:hAnsiTheme="minorHAnsi" w:cstheme="minorHAnsi"/>
          <w:color w:val="000000" w:themeColor="text1"/>
        </w:rPr>
        <w:t>important</w:t>
      </w:r>
      <w:r w:rsidR="006D48D7">
        <w:rPr>
          <w:rFonts w:asciiTheme="minorHAnsi" w:hAnsiTheme="minorHAnsi" w:cstheme="minorHAnsi"/>
          <w:color w:val="000000" w:themeColor="text1"/>
        </w:rPr>
        <w:t xml:space="preserve"> details to overcome common </w:t>
      </w:r>
      <w:r w:rsidR="00E90EC5">
        <w:rPr>
          <w:rFonts w:asciiTheme="minorHAnsi" w:hAnsiTheme="minorHAnsi" w:cstheme="minorHAnsi"/>
          <w:color w:val="000000" w:themeColor="text1"/>
        </w:rPr>
        <w:t>difficulties</w:t>
      </w:r>
      <w:r w:rsidR="00775E98" w:rsidRPr="00775E98">
        <w:rPr>
          <w:rFonts w:asciiTheme="minorHAnsi" w:hAnsiTheme="minorHAnsi" w:cstheme="minorHAnsi"/>
          <w:color w:val="000000" w:themeColor="text1"/>
        </w:rPr>
        <w:t xml:space="preserve"> </w:t>
      </w:r>
      <w:r w:rsidR="00775E98">
        <w:rPr>
          <w:rFonts w:asciiTheme="minorHAnsi" w:hAnsiTheme="minorHAnsi" w:cstheme="minorHAnsi"/>
          <w:color w:val="000000" w:themeColor="text1"/>
        </w:rPr>
        <w:t>are provided</w:t>
      </w:r>
      <w:r w:rsidR="006D48D7">
        <w:rPr>
          <w:rFonts w:asciiTheme="minorHAnsi" w:hAnsiTheme="minorHAnsi" w:cstheme="minorHAnsi"/>
          <w:color w:val="000000" w:themeColor="text1"/>
        </w:rPr>
        <w:t>. This protocol was optimized for</w:t>
      </w:r>
      <w:r w:rsidR="00BA6928">
        <w:rPr>
          <w:rFonts w:asciiTheme="minorHAnsi" w:hAnsiTheme="minorHAnsi" w:cstheme="minorHAnsi"/>
          <w:color w:val="000000" w:themeColor="text1"/>
        </w:rPr>
        <w:t xml:space="preserve"> Grc3</w:t>
      </w:r>
      <w:r w:rsidR="006D48D7">
        <w:rPr>
          <w:rFonts w:asciiTheme="minorHAnsi" w:hAnsiTheme="minorHAnsi" w:cstheme="minorHAnsi"/>
          <w:color w:val="000000" w:themeColor="text1"/>
        </w:rPr>
        <w:t xml:space="preserve">, a </w:t>
      </w:r>
      <w:r w:rsidR="00BA6928">
        <w:rPr>
          <w:rFonts w:asciiTheme="minorHAnsi" w:hAnsiTheme="minorHAnsi" w:cstheme="minorHAnsi"/>
          <w:color w:val="000000" w:themeColor="text1"/>
        </w:rPr>
        <w:t>PNK that assembles into a</w:t>
      </w:r>
      <w:r w:rsidR="002D25FD">
        <w:rPr>
          <w:rFonts w:asciiTheme="minorHAnsi" w:hAnsiTheme="minorHAnsi" w:cstheme="minorHAnsi"/>
          <w:color w:val="000000" w:themeColor="text1"/>
        </w:rPr>
        <w:t>n obligate</w:t>
      </w:r>
      <w:r w:rsidR="00BA6928">
        <w:rPr>
          <w:rFonts w:asciiTheme="minorHAnsi" w:hAnsiTheme="minorHAnsi" w:cstheme="minorHAnsi"/>
          <w:color w:val="000000" w:themeColor="text1"/>
        </w:rPr>
        <w:t xml:space="preserve"> pre-ribosomal RNA processing </w:t>
      </w:r>
      <w:r w:rsidR="00A25609">
        <w:rPr>
          <w:rFonts w:asciiTheme="minorHAnsi" w:hAnsiTheme="minorHAnsi" w:cstheme="minorHAnsi"/>
          <w:color w:val="000000" w:themeColor="text1"/>
        </w:rPr>
        <w:t>complex</w:t>
      </w:r>
      <w:r w:rsidR="00BA6928">
        <w:rPr>
          <w:rFonts w:asciiTheme="minorHAnsi" w:hAnsiTheme="minorHAnsi" w:cstheme="minorHAnsi"/>
          <w:color w:val="000000" w:themeColor="text1"/>
        </w:rPr>
        <w:t xml:space="preserve"> with its binding partner</w:t>
      </w:r>
      <w:r w:rsidR="00775E98">
        <w:rPr>
          <w:rFonts w:asciiTheme="minorHAnsi" w:hAnsiTheme="minorHAnsi" w:cstheme="minorHAnsi"/>
          <w:color w:val="000000" w:themeColor="text1"/>
        </w:rPr>
        <w:t>,</w:t>
      </w:r>
      <w:r w:rsidR="00BA6928">
        <w:rPr>
          <w:rFonts w:asciiTheme="minorHAnsi" w:hAnsiTheme="minorHAnsi" w:cstheme="minorHAnsi"/>
          <w:color w:val="000000" w:themeColor="text1"/>
        </w:rPr>
        <w:t xml:space="preserve"> </w:t>
      </w:r>
      <w:r w:rsidR="004D2441">
        <w:rPr>
          <w:rFonts w:asciiTheme="minorHAnsi" w:hAnsiTheme="minorHAnsi" w:cstheme="minorHAnsi"/>
          <w:color w:val="000000" w:themeColor="text1"/>
        </w:rPr>
        <w:t xml:space="preserve">the </w:t>
      </w:r>
      <w:r w:rsidR="00BA6928">
        <w:rPr>
          <w:rFonts w:asciiTheme="minorHAnsi" w:hAnsiTheme="minorHAnsi" w:cstheme="minorHAnsi"/>
          <w:color w:val="000000" w:themeColor="text1"/>
        </w:rPr>
        <w:t>Las1 nuclease</w:t>
      </w:r>
      <w:r w:rsidR="00775E98">
        <w:rPr>
          <w:rFonts w:asciiTheme="minorHAnsi" w:hAnsiTheme="minorHAnsi" w:cstheme="minorHAnsi"/>
          <w:color w:val="000000" w:themeColor="text1"/>
        </w:rPr>
        <w:t>.</w:t>
      </w:r>
      <w:r w:rsidR="006D48D7">
        <w:rPr>
          <w:rFonts w:asciiTheme="minorHAnsi" w:hAnsiTheme="minorHAnsi" w:cstheme="minorHAnsi"/>
          <w:color w:val="000000" w:themeColor="text1"/>
        </w:rPr>
        <w:t xml:space="preserve"> </w:t>
      </w:r>
      <w:r w:rsidR="00775E98">
        <w:rPr>
          <w:rFonts w:asciiTheme="minorHAnsi" w:hAnsiTheme="minorHAnsi" w:cstheme="minorHAnsi"/>
          <w:color w:val="000000" w:themeColor="text1"/>
        </w:rPr>
        <w:t>H</w:t>
      </w:r>
      <w:r w:rsidR="006D48D7">
        <w:rPr>
          <w:rFonts w:asciiTheme="minorHAnsi" w:hAnsiTheme="minorHAnsi" w:cstheme="minorHAnsi"/>
          <w:color w:val="000000" w:themeColor="text1"/>
        </w:rPr>
        <w:t>owever, this protocol can be adapted to measure the activity of other PNK enzymes. Moreover, this assay can also be modified to determine the effects of different components o</w:t>
      </w:r>
      <w:r w:rsidR="003A64B4">
        <w:rPr>
          <w:rFonts w:asciiTheme="minorHAnsi" w:hAnsiTheme="minorHAnsi" w:cstheme="minorHAnsi"/>
          <w:color w:val="000000" w:themeColor="text1"/>
        </w:rPr>
        <w:t>f</w:t>
      </w:r>
      <w:r w:rsidR="006D48D7">
        <w:rPr>
          <w:rFonts w:asciiTheme="minorHAnsi" w:hAnsiTheme="minorHAnsi" w:cstheme="minorHAnsi"/>
          <w:color w:val="000000" w:themeColor="text1"/>
        </w:rPr>
        <w:t xml:space="preserve"> the reaction</w:t>
      </w:r>
      <w:r w:rsidR="00775E98">
        <w:rPr>
          <w:rFonts w:asciiTheme="minorHAnsi" w:hAnsiTheme="minorHAnsi" w:cstheme="minorHAnsi"/>
          <w:color w:val="000000" w:themeColor="text1"/>
        </w:rPr>
        <w:t>,</w:t>
      </w:r>
      <w:r w:rsidR="006D48D7">
        <w:rPr>
          <w:rFonts w:asciiTheme="minorHAnsi" w:hAnsiTheme="minorHAnsi" w:cstheme="minorHAnsi"/>
          <w:color w:val="000000" w:themeColor="text1"/>
        </w:rPr>
        <w:t xml:space="preserve"> such as the nucleoside triphosphate, metal ion</w:t>
      </w:r>
      <w:r w:rsidR="003A64B4">
        <w:rPr>
          <w:rFonts w:asciiTheme="minorHAnsi" w:hAnsiTheme="minorHAnsi" w:cstheme="minorHAnsi"/>
          <w:color w:val="000000" w:themeColor="text1"/>
        </w:rPr>
        <w:t>s</w:t>
      </w:r>
      <w:r w:rsidR="006D48D7">
        <w:rPr>
          <w:rFonts w:asciiTheme="minorHAnsi" w:hAnsiTheme="minorHAnsi" w:cstheme="minorHAnsi"/>
          <w:color w:val="000000" w:themeColor="text1"/>
        </w:rPr>
        <w:t>, and oligonucleotide</w:t>
      </w:r>
      <w:r w:rsidR="003A64B4">
        <w:rPr>
          <w:rFonts w:asciiTheme="minorHAnsi" w:hAnsiTheme="minorHAnsi" w:cstheme="minorHAnsi"/>
          <w:color w:val="000000" w:themeColor="text1"/>
        </w:rPr>
        <w:t>s</w:t>
      </w:r>
      <w:r w:rsidR="006D48D7">
        <w:rPr>
          <w:rFonts w:asciiTheme="minorHAnsi" w:hAnsiTheme="minorHAnsi" w:cstheme="minorHAnsi"/>
          <w:color w:val="000000" w:themeColor="text1"/>
        </w:rPr>
        <w:t xml:space="preserve">. </w:t>
      </w:r>
    </w:p>
    <w:p w14:paraId="4C7D5FD5" w14:textId="77777777" w:rsidR="006305D7" w:rsidRPr="001B1519" w:rsidRDefault="006305D7" w:rsidP="000F120A">
      <w:pPr>
        <w:rPr>
          <w:rFonts w:asciiTheme="minorHAnsi" w:hAnsiTheme="minorHAnsi" w:cstheme="minorHAnsi"/>
        </w:rPr>
      </w:pPr>
    </w:p>
    <w:p w14:paraId="45FFBA19" w14:textId="650C3489" w:rsidR="007A4DD6" w:rsidRDefault="006305D7" w:rsidP="000F120A">
      <w:pPr>
        <w:rPr>
          <w:rFonts w:asciiTheme="minorHAnsi" w:hAnsiTheme="minorHAnsi" w:cstheme="minorHAnsi"/>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1C09ECA7" w14:textId="35544D9B" w:rsidR="00A200A1" w:rsidRDefault="00A200A1" w:rsidP="000F120A">
      <w:r>
        <w:t>Polynucleotide kinases (PNK) play critical roles in many DNA and RNA processing pathways</w:t>
      </w:r>
      <w:r w:rsidR="009B6835">
        <w:t>,</w:t>
      </w:r>
      <w:r>
        <w:t xml:space="preserve"> such as DNA repair and ribosome assembly</w:t>
      </w:r>
      <w:r w:rsidR="002234F1">
        <w:fldChar w:fldCharType="begin">
          <w:fldData xml:space="preserve">PEVuZE5vdGU+PENpdGU+PEF1dGhvcj5QaWxsb248L0F1dGhvcj48WWVhcj4yMDE3PC9ZZWFyPjxS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</w:fldData>
        </w:fldChar>
      </w:r>
      <w:r w:rsidR="003D7773">
        <w:instrText xml:space="preserve"> ADDIN EN.CITE </w:instrText>
      </w:r>
      <w:r w:rsidR="003D7773">
        <w:fldChar w:fldCharType="begin">
          <w:fldData xml:space="preserve">PEVuZE5vdGU+PENpdGU+PEF1dGhvcj5QaWxsb248L0F1dGhvcj48WWVhcj4yMDE3PC9ZZWFyPjxS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</w:fldData>
        </w:fldChar>
      </w:r>
      <w:r w:rsidR="003D7773">
        <w:instrText xml:space="preserve"> ADDIN EN.CITE.DATA </w:instrText>
      </w:r>
      <w:r w:rsidR="003D7773">
        <w:fldChar w:fldCharType="end"/>
      </w:r>
      <w:r w:rsidR="002234F1">
        <w:fldChar w:fldCharType="separate"/>
      </w:r>
      <w:r w:rsidR="003D7773" w:rsidRPr="003D7773">
        <w:rPr>
          <w:noProof/>
          <w:vertAlign w:val="superscript"/>
        </w:rPr>
        <w:t>1-5</w:t>
      </w:r>
      <w:r w:rsidR="002234F1">
        <w:fldChar w:fldCharType="end"/>
      </w:r>
      <w:r>
        <w:t xml:space="preserve">. These fundamental enzymes catalyze the transfer of the terminal (gamma) monophosphate from a nucleoside triphosphate (NTP, </w:t>
      </w:r>
      <w:r w:rsidR="007B0D8C">
        <w:t>most often ATP)</w:t>
      </w:r>
      <w:r>
        <w:t xml:space="preserve"> to </w:t>
      </w:r>
      <w:r>
        <w:lastRenderedPageBreak/>
        <w:t>the 5</w:t>
      </w:r>
      <w:r>
        <w:sym w:font="Symbol" w:char="F0A2"/>
      </w:r>
      <w:r>
        <w:t xml:space="preserve"> hydroxyl end of a nucleotide substrate. One of the most well characterized PNKs is bacteriophage T4 PNK, which has broad substrate specificity and is heavily utilized by molecular biology labs for incorporating radioactive isotope labels onto the 5</w:t>
      </w:r>
      <w:r>
        <w:sym w:font="Symbol" w:char="F0A2"/>
      </w:r>
      <w:r>
        <w:t xml:space="preserve"> terminus of a DNA or RNA substrate</w:t>
      </w:r>
      <w:r w:rsidR="002234F1">
        <w:fldChar w:fldCharType="begin">
          <w:fldData xml:space="preserve">PEVuZE5vdGU+PENpdGU+PEF1dGhvcj5SaW88L0F1dGhvcj48WWVhcj4yMDE0PC9ZZWFyPjxSZWNO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</w:fldData>
        </w:fldChar>
      </w:r>
      <w:r w:rsidR="003D7773">
        <w:instrText xml:space="preserve"> ADDIN EN.CITE </w:instrText>
      </w:r>
      <w:r w:rsidR="003D7773">
        <w:fldChar w:fldCharType="begin">
          <w:fldData xml:space="preserve">PEVuZE5vdGU+PENpdGU+PEF1dGhvcj5SaW88L0F1dGhvcj48WWVhcj4yMDE0PC9ZZWFyPjxSZWNO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</w:fldData>
        </w:fldChar>
      </w:r>
      <w:r w:rsidR="003D7773">
        <w:instrText xml:space="preserve"> ADDIN EN.CITE.DATA </w:instrText>
      </w:r>
      <w:r w:rsidR="003D7773">
        <w:fldChar w:fldCharType="end"/>
      </w:r>
      <w:r w:rsidR="002234F1">
        <w:fldChar w:fldCharType="separate"/>
      </w:r>
      <w:r w:rsidR="003D7773" w:rsidRPr="003D7773">
        <w:rPr>
          <w:noProof/>
          <w:vertAlign w:val="superscript"/>
        </w:rPr>
        <w:t>6-12</w:t>
      </w:r>
      <w:r w:rsidR="002234F1">
        <w:fldChar w:fldCharType="end"/>
      </w:r>
      <w:r>
        <w:t xml:space="preserve">. </w:t>
      </w:r>
      <w:r w:rsidR="007B0D8C">
        <w:t xml:space="preserve">Another example of a PNK enzyme is CLP1, which is found </w:t>
      </w:r>
      <w:r w:rsidR="009B6835">
        <w:t xml:space="preserve">in </w:t>
      </w:r>
      <w:r w:rsidR="009B6835" w:rsidRPr="009B6835">
        <w:t>Eukarya, Eubacteria, and Archaea</w:t>
      </w:r>
      <w:r w:rsidR="009B6835">
        <w:t>,</w:t>
      </w:r>
      <w:r w:rsidR="007B0D8C">
        <w:t xml:space="preserve"> an</w:t>
      </w:r>
      <w:r w:rsidR="006E3382">
        <w:t>d</w:t>
      </w:r>
      <w:r w:rsidR="007B0D8C">
        <w:t xml:space="preserve"> </w:t>
      </w:r>
      <w:r w:rsidR="004F680A">
        <w:t xml:space="preserve">is </w:t>
      </w:r>
      <w:r w:rsidR="007B0D8C">
        <w:t>implicated in several RNA processing pathways</w:t>
      </w:r>
      <w:r w:rsidR="007B0D8C">
        <w:fldChar w:fldCharType="begin">
          <w:fldData xml:space="preserve">PEVuZE5vdGU+PENpdGU+PEF1dGhvcj5TYWl0bzwvQXV0aG9yPjxZZWFyPjIwMTk8L1llYXI+PFJl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</w:fldData>
        </w:fldChar>
      </w:r>
      <w:r w:rsidR="003D7773">
        <w:instrText xml:space="preserve"> ADDIN EN.CITE </w:instrText>
      </w:r>
      <w:r w:rsidR="003D7773">
        <w:fldChar w:fldCharType="begin">
          <w:fldData xml:space="preserve">PEVuZE5vdGU+PENpdGU+PEF1dGhvcj5TYWl0bzwvQXV0aG9yPjxZZWFyPjIwMTk8L1llYXI+PFJl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</w:fldData>
        </w:fldChar>
      </w:r>
      <w:r w:rsidR="003D7773">
        <w:instrText xml:space="preserve"> ADDIN EN.CITE.DATA </w:instrText>
      </w:r>
      <w:r w:rsidR="003D7773">
        <w:fldChar w:fldCharType="end"/>
      </w:r>
      <w:r w:rsidR="007B0D8C">
        <w:fldChar w:fldCharType="separate"/>
      </w:r>
      <w:r w:rsidR="003D7773" w:rsidRPr="003D7773">
        <w:rPr>
          <w:noProof/>
          <w:vertAlign w:val="superscript"/>
        </w:rPr>
        <w:t>4,13-15</w:t>
      </w:r>
      <w:r w:rsidR="007B0D8C">
        <w:fldChar w:fldCharType="end"/>
      </w:r>
      <w:r w:rsidR="007B0D8C">
        <w:t xml:space="preserve">. </w:t>
      </w:r>
    </w:p>
    <w:p w14:paraId="43C880B5" w14:textId="77777777" w:rsidR="00A200A1" w:rsidRDefault="00A200A1" w:rsidP="000F120A"/>
    <w:p w14:paraId="7DFE88E0" w14:textId="4A6189B1" w:rsidR="00A200A1" w:rsidRDefault="00A200A1" w:rsidP="000F120A">
      <w:r>
        <w:t>Historically</w:t>
      </w:r>
      <w:r w:rsidR="009B6835">
        <w:t>,</w:t>
      </w:r>
      <w:r>
        <w:t xml:space="preserve"> most assays that measure polynucleotide kinase activity are dependent upon radioactive isotope labeling and </w:t>
      </w:r>
      <w:r w:rsidR="004F680A">
        <w:t xml:space="preserve">subsequent </w:t>
      </w:r>
      <w:r>
        <w:t>autoradiography</w:t>
      </w:r>
      <w:r w:rsidR="007B0D8C">
        <w:fldChar w:fldCharType="begin">
          <w:fldData xml:space="preserve">PEVuZE5vdGU+PENpdGU+PEF1dGhvcj5XYW5nPC9BdXRob3I+PFllYXI+MjAwMjwvWWVhcj48UmVj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</w:fldData>
        </w:fldChar>
      </w:r>
      <w:r w:rsidR="003D7773">
        <w:instrText xml:space="preserve"> ADDIN EN.CITE </w:instrText>
      </w:r>
      <w:r w:rsidR="003D7773">
        <w:fldChar w:fldCharType="begin">
          <w:fldData xml:space="preserve">PEVuZE5vdGU+PENpdGU+PEF1dGhvcj5XYW5nPC9BdXRob3I+PFllYXI+MjAwMjwvWWVhcj48UmVj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</w:fldData>
        </w:fldChar>
      </w:r>
      <w:r w:rsidR="003D7773">
        <w:instrText xml:space="preserve"> ADDIN EN.CITE.DATA </w:instrText>
      </w:r>
      <w:r w:rsidR="003D7773">
        <w:fldChar w:fldCharType="end"/>
      </w:r>
      <w:r w:rsidR="007B0D8C">
        <w:fldChar w:fldCharType="separate"/>
      </w:r>
      <w:r w:rsidR="003D7773" w:rsidRPr="003D7773">
        <w:rPr>
          <w:noProof/>
          <w:vertAlign w:val="superscript"/>
        </w:rPr>
        <w:t>5,16</w:t>
      </w:r>
      <w:r w:rsidR="007B0D8C">
        <w:fldChar w:fldCharType="end"/>
      </w:r>
      <w:r w:rsidR="007B0D8C">
        <w:t>.</w:t>
      </w:r>
      <w:r>
        <w:t xml:space="preserve"> In recent years a number of additional assays have been developed to measure PNK activity</w:t>
      </w:r>
      <w:r w:rsidR="009B6835">
        <w:t>,</w:t>
      </w:r>
      <w:r>
        <w:t xml:space="preserve"> including single molecule approaches, microchip electrophoresis, molecular beacons, </w:t>
      </w:r>
      <w:r w:rsidR="003A64B4">
        <w:t xml:space="preserve">as well as </w:t>
      </w:r>
      <w:r w:rsidR="001B6D1B">
        <w:t>colorimetric</w:t>
      </w:r>
      <w:r>
        <w:t xml:space="preserve"> and luminescence</w:t>
      </w:r>
      <w:r w:rsidR="001B6D1B">
        <w:t>-based assays</w:t>
      </w:r>
      <w:r w:rsidR="00C523AF">
        <w:fldChar w:fldCharType="begin">
          <w:fldData xml:space="preserve">PEVuZE5vdGU+PENpdGU+PEF1dGhvcj5aaGFuZzwvQXV0aG9yPjxZZWFyPjIwMTk8L1llYXI+PFJl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</w:fldData>
        </w:fldChar>
      </w:r>
      <w:r w:rsidR="003D7773">
        <w:instrText xml:space="preserve"> ADDIN EN.CITE </w:instrText>
      </w:r>
      <w:r w:rsidR="003D7773">
        <w:fldChar w:fldCharType="begin">
          <w:fldData xml:space="preserve">PEVuZE5vdGU+PENpdGU+PEF1dGhvcj5aaGFuZzwvQXV0aG9yPjxZZWFyPjIwMTk8L1llYXI+PFJl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</w:fldData>
        </w:fldChar>
      </w:r>
      <w:r w:rsidR="003D7773">
        <w:instrText xml:space="preserve"> ADDIN EN.CITE.DATA </w:instrText>
      </w:r>
      <w:r w:rsidR="003D7773">
        <w:fldChar w:fldCharType="end"/>
      </w:r>
      <w:r w:rsidR="00C523AF">
        <w:fldChar w:fldCharType="separate"/>
      </w:r>
      <w:r w:rsidR="003D7773" w:rsidRPr="003D7773">
        <w:rPr>
          <w:noProof/>
          <w:vertAlign w:val="superscript"/>
        </w:rPr>
        <w:t>17-22</w:t>
      </w:r>
      <w:r w:rsidR="00C523AF">
        <w:fldChar w:fldCharType="end"/>
      </w:r>
      <w:r>
        <w:t xml:space="preserve">. While many of these new approaches provide enhanced detection limits and avoid the use of radioactivity, </w:t>
      </w:r>
      <w:r w:rsidR="003A64B4">
        <w:t>each has</w:t>
      </w:r>
      <w:r>
        <w:t xml:space="preserve"> drawbacks</w:t>
      </w:r>
      <w:r w:rsidR="003A64B4">
        <w:t>,</w:t>
      </w:r>
      <w:r>
        <w:t xml:space="preserve"> such as cost, reliance on immobilized resin, and limitations in substrate choice.</w:t>
      </w:r>
      <w:r w:rsidR="00165F23">
        <w:t xml:space="preserve"> </w:t>
      </w:r>
    </w:p>
    <w:p w14:paraId="28D5F383" w14:textId="77777777" w:rsidR="00A200A1" w:rsidRDefault="00A200A1" w:rsidP="000F120A"/>
    <w:p w14:paraId="32EB9F10" w14:textId="3EC15DCB" w:rsidR="00A200A1" w:rsidRDefault="00A200A1" w:rsidP="000F120A">
      <w:r>
        <w:t>Grc3 is a polynucleotide kinase that plays a pivotal role in the processing of pre-ribosomal RNA</w:t>
      </w:r>
      <w:r w:rsidR="00346891">
        <w:fldChar w:fldCharType="begin">
          <w:fldData xml:space="preserve">PEVuZE5vdGU+PENpdGU+PEF1dGhvcj5QaWxsb248L0F1dGhvcj48WWVhcj4yMDE3PC9ZZWFyPjxS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=
</w:fldData>
        </w:fldChar>
      </w:r>
      <w:r w:rsidR="003D7773">
        <w:instrText xml:space="preserve"> ADDIN EN.CITE </w:instrText>
      </w:r>
      <w:r w:rsidR="003D7773">
        <w:fldChar w:fldCharType="begin">
          <w:fldData xml:space="preserve">PEVuZE5vdGU+PENpdGU+PEF1dGhvcj5QaWxsb248L0F1dGhvcj48WWVhcj4yMDE3PC9ZZWFyPjxS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=
</w:fldData>
        </w:fldChar>
      </w:r>
      <w:r w:rsidR="003D7773">
        <w:instrText xml:space="preserve"> ADDIN EN.CITE.DATA </w:instrText>
      </w:r>
      <w:r w:rsidR="003D7773">
        <w:fldChar w:fldCharType="end"/>
      </w:r>
      <w:r w:rsidR="00346891">
        <w:fldChar w:fldCharType="separate"/>
      </w:r>
      <w:r w:rsidR="003D7773" w:rsidRPr="003D7773">
        <w:rPr>
          <w:noProof/>
          <w:vertAlign w:val="superscript"/>
        </w:rPr>
        <w:t>2,3,23</w:t>
      </w:r>
      <w:r w:rsidR="00346891">
        <w:fldChar w:fldCharType="end"/>
      </w:r>
      <w:r>
        <w:t xml:space="preserve">. </w:t>
      </w:r>
      <w:r w:rsidR="007276D9">
        <w:t>Grc3 forms a</w:t>
      </w:r>
      <w:r w:rsidR="000C4659">
        <w:t>n obligate</w:t>
      </w:r>
      <w:r w:rsidR="007276D9">
        <w:t xml:space="preserve"> complex with </w:t>
      </w:r>
      <w:r w:rsidR="00D87B5C">
        <w:t xml:space="preserve">the </w:t>
      </w:r>
      <w:r w:rsidR="007276D9">
        <w:t>endoribonuclease Las1</w:t>
      </w:r>
      <w:r w:rsidR="00CC5F6E">
        <w:t>, which cleaves the Internal Transcribed Spacer 2</w:t>
      </w:r>
      <w:r w:rsidR="00BA5DED">
        <w:t xml:space="preserve"> </w:t>
      </w:r>
      <w:r w:rsidR="00CC5F6E">
        <w:t>(ITS2) of the pre-ribosomal RNA</w:t>
      </w:r>
      <w:r w:rsidR="00CC5F6E">
        <w:fldChar w:fldCharType="begin"/>
      </w:r>
      <w:r w:rsidR="003D7773">
        <w:instrText xml:space="preserve"> ADDIN EN.CITE &lt;EndNote&gt;&lt;Cite&gt;&lt;Author&gt;Gasse&lt;/Author&gt;&lt;Year&gt;2015&lt;/Year&gt;&lt;RecNum&gt;159&lt;/RecNum&gt;&lt;DisplayText&gt;&lt;style face="superscript"&gt;3&lt;/style&gt;&lt;/DisplayText&gt;&lt;record&gt;&lt;rec-number&gt;159&lt;/rec-number&gt;&lt;foreign-keys&gt;&lt;key app="EN" db-id="px0dde05dfftteexsaapf5rwfzapvr9wxxx0" timestamp="1484672812"&gt;159&lt;/key&gt;&lt;/foreign-keys&gt;&lt;ref-type name="Journal Article"&gt;17&lt;/ref-type&gt;&lt;contributors&gt;&lt;authors&gt;&lt;author&gt;Gasse, L.&lt;/author&gt;&lt;author&gt;Flemming, D.&lt;/author&gt;&lt;author&gt;Hurt, E.&lt;/author&gt;&lt;/authors&gt;&lt;/contributors&gt;&lt;auth-address&gt;Biochemie-Zentrum der Universitat Heidelberg, Im Neuenheimer Feld 328, Heidelberg 69120, Germany.&amp;#xD;Biochemie-Zentrum der Universitat Heidelberg, Im Neuenheimer Feld 328, Heidelberg 69120, Germany. Electronic address: ed.hurt@bzh.uni-heidelberg.de.&lt;/auth-address&gt;&lt;titles&gt;&lt;title&gt;Coordinated Ribosomal ITS2 RNA Processing by the Las1 Complex Integrating Endonuclease, Polynucleotide Kinase, and Exonuclease Activities&lt;/title&gt;&lt;secondary-title&gt;Mol Cell&lt;/secondary-title&gt;&lt;/titles&gt;&lt;periodical&gt;&lt;full-title&gt;Mol Cell&lt;/full-title&gt;&lt;abbr-1&gt;Molecular cell&lt;/abbr-1&gt;&lt;/periodical&gt;&lt;pages&gt;808-15&lt;/pages&gt;&lt;volume&gt;60&lt;/volume&gt;&lt;number&gt;5&lt;/number&gt;&lt;keywords&gt;&lt;keyword&gt;DNA, Ribosomal Spacer/*metabolism&lt;/keyword&gt;&lt;keyword&gt;Exoribonucleases/metabolism&lt;/keyword&gt;&lt;keyword&gt;Multiprotein Complexes/metabolism&lt;/keyword&gt;&lt;keyword&gt;Nuclear Proteins/metabolism&lt;/keyword&gt;&lt;keyword&gt;RNA, Fungal/metabolism&lt;/keyword&gt;&lt;keyword&gt;RNA, Ribosomal/metabolism&lt;/keyword&gt;&lt;keyword&gt;Saccharomyces cerevisiae/enzymology/*genetics&lt;/keyword&gt;&lt;keyword&gt;Saccharomyces cerevisiae Proteins/*metabolism&lt;/keyword&gt;&lt;/keywords&gt;&lt;dates&gt;&lt;year&gt;2015&lt;/year&gt;&lt;pub-dates&gt;&lt;date&gt;Dec 03&lt;/date&gt;&lt;/pub-dates&gt;&lt;/dates&gt;&lt;isbn&gt;1097-4164 (Electronic)&amp;#xD;1097-2765 (Linking)&lt;/isbn&gt;&lt;accession-num&gt;26638174&lt;/accession-num&gt;&lt;urls&gt;&lt;related-urls&gt;&lt;url&gt;https://www.ncbi.nlm.nih.gov/pubmed/26638174&lt;/url&gt;&lt;/related-urls&gt;&lt;/urls&gt;&lt;electronic-resource-num&gt;10.1016/j.molcel.2015.10.021&lt;/electronic-resource-num&gt;&lt;/record&gt;&lt;/Cite&gt;&lt;/EndNote&gt;</w:instrText>
      </w:r>
      <w:r w:rsidR="00CC5F6E">
        <w:fldChar w:fldCharType="separate"/>
      </w:r>
      <w:r w:rsidR="003D7773" w:rsidRPr="003D7773">
        <w:rPr>
          <w:noProof/>
          <w:vertAlign w:val="superscript"/>
        </w:rPr>
        <w:t>3</w:t>
      </w:r>
      <w:r w:rsidR="00CC5F6E">
        <w:fldChar w:fldCharType="end"/>
      </w:r>
      <w:r w:rsidR="00CC5F6E">
        <w:t>. Cleavage of the ITS2 by Las1 generates a product harboring a 5</w:t>
      </w:r>
      <w:r w:rsidR="00CC5F6E">
        <w:sym w:font="Symbol" w:char="F0A2"/>
      </w:r>
      <w:r w:rsidR="00CC5F6E">
        <w:t xml:space="preserve"> hydroxyl </w:t>
      </w:r>
      <w:r w:rsidR="009B6835" w:rsidRPr="009B6835">
        <w:t>that</w:t>
      </w:r>
      <w:r w:rsidR="009B6835">
        <w:t xml:space="preserve"> </w:t>
      </w:r>
      <w:r w:rsidR="00CC5F6E">
        <w:t>is subsequently phosphorylated by the Grc3 kinase</w:t>
      </w:r>
      <w:r w:rsidR="00CC5F6E">
        <w:fldChar w:fldCharType="begin"/>
      </w:r>
      <w:r w:rsidR="003D7773">
        <w:instrText xml:space="preserve"> ADDIN EN.CITE &lt;EndNote&gt;&lt;Cite&gt;&lt;Author&gt;Gasse&lt;/Author&gt;&lt;Year&gt;2015&lt;/Year&gt;&lt;RecNum&gt;159&lt;/RecNum&gt;&lt;DisplayText&gt;&lt;style face="superscript"&gt;3&lt;/style&gt;&lt;/DisplayText&gt;&lt;record&gt;&lt;rec-number&gt;159&lt;/rec-number&gt;&lt;foreign-keys&gt;&lt;key app="EN" db-id="px0dde05dfftteexsaapf5rwfzapvr9wxxx0" timestamp="1484672812"&gt;159&lt;/key&gt;&lt;/foreign-keys&gt;&lt;ref-type name="Journal Article"&gt;17&lt;/ref-type&gt;&lt;contributors&gt;&lt;authors&gt;&lt;author&gt;Gasse, L.&lt;/author&gt;&lt;author&gt;Flemming, D.&lt;/author&gt;&lt;author&gt;Hurt, E.&lt;/author&gt;&lt;/authors&gt;&lt;/contributors&gt;&lt;auth-address&gt;Biochemie-Zentrum der Universitat Heidelberg, Im Neuenheimer Feld 328, Heidelberg 69120, Germany.&amp;#xD;Biochemie-Zentrum der Universitat Heidelberg, Im Neuenheimer Feld 328, Heidelberg 69120, Germany. Electronic address: ed.hurt@bzh.uni-heidelberg.de.&lt;/auth-address&gt;&lt;titles&gt;&lt;title&gt;Coordinated Ribosomal ITS2 RNA Processing by the Las1 Complex Integrating Endonuclease, Polynucleotide Kinase, and Exonuclease Activities&lt;/title&gt;&lt;secondary-title&gt;Mol Cell&lt;/secondary-title&gt;&lt;/titles&gt;&lt;periodical&gt;&lt;full-title&gt;Mol Cell&lt;/full-title&gt;&lt;abbr-1&gt;Molecular cell&lt;/abbr-1&gt;&lt;/periodical&gt;&lt;pages&gt;808-15&lt;/pages&gt;&lt;volume&gt;60&lt;/volume&gt;&lt;number&gt;5&lt;/number&gt;&lt;keywords&gt;&lt;keyword&gt;DNA, Ribosomal Spacer/*metabolism&lt;/keyword&gt;&lt;keyword&gt;Exoribonucleases/metabolism&lt;/keyword&gt;&lt;keyword&gt;Multiprotein Complexes/metabolism&lt;/keyword&gt;&lt;keyword&gt;Nuclear Proteins/metabolism&lt;/keyword&gt;&lt;keyword&gt;RNA, Fungal/metabolism&lt;/keyword&gt;&lt;keyword&gt;RNA, Ribosomal/metabolism&lt;/keyword&gt;&lt;keyword&gt;Saccharomyces cerevisiae/enzymology/*genetics&lt;/keyword&gt;&lt;keyword&gt;Saccharomyces cerevisiae Proteins/*metabolism&lt;/keyword&gt;&lt;/keywords&gt;&lt;dates&gt;&lt;year&gt;2015&lt;/year&gt;&lt;pub-dates&gt;&lt;date&gt;Dec 03&lt;/date&gt;&lt;/pub-dates&gt;&lt;/dates&gt;&lt;isbn&gt;1097-4164 (Electronic)&amp;#xD;1097-2765 (Linking)&lt;/isbn&gt;&lt;accession-num&gt;26638174&lt;/accession-num&gt;&lt;urls&gt;&lt;related-urls&gt;&lt;url&gt;https://www.ncbi.nlm.nih.gov/pubmed/26638174&lt;/url&gt;&lt;/related-urls&gt;&lt;/urls&gt;&lt;electronic-resource-num&gt;10.1016/j.molcel.2015.10.021&lt;/electronic-resource-num&gt;&lt;/record&gt;&lt;/Cite&gt;&lt;/EndNote&gt;</w:instrText>
      </w:r>
      <w:r w:rsidR="00CC5F6E">
        <w:fldChar w:fldCharType="separate"/>
      </w:r>
      <w:r w:rsidR="003D7773" w:rsidRPr="003D7773">
        <w:rPr>
          <w:noProof/>
          <w:vertAlign w:val="superscript"/>
        </w:rPr>
        <w:t>3</w:t>
      </w:r>
      <w:r w:rsidR="00CC5F6E">
        <w:fldChar w:fldCharType="end"/>
      </w:r>
      <w:r w:rsidR="00CC5F6E">
        <w:t xml:space="preserve">. </w:t>
      </w:r>
      <w:r>
        <w:t>To investigate the nucleotide and substrate specificity of Grc3</w:t>
      </w:r>
      <w:r w:rsidR="004F680A">
        <w:t>,</w:t>
      </w:r>
      <w:r>
        <w:t xml:space="preserve"> an inexpensive assay that allowed test</w:t>
      </w:r>
      <w:r w:rsidR="009B6835">
        <w:t>ing of</w:t>
      </w:r>
      <w:r>
        <w:t xml:space="preserve"> </w:t>
      </w:r>
      <w:r w:rsidR="004F680A">
        <w:t>different oligonucleotide</w:t>
      </w:r>
      <w:r>
        <w:t xml:space="preserve"> substrates</w:t>
      </w:r>
      <w:r w:rsidR="009B6835" w:rsidRPr="007F30DF">
        <w:rPr>
          <w:color w:val="auto"/>
        </w:rPr>
        <w:t xml:space="preserve"> was required</w:t>
      </w:r>
      <w:r w:rsidR="00FB5386">
        <w:t>.</w:t>
      </w:r>
      <w:r>
        <w:t xml:space="preserve"> </w:t>
      </w:r>
      <w:r w:rsidR="00FB5386">
        <w:t>T</w:t>
      </w:r>
      <w:r>
        <w:t>herefore</w:t>
      </w:r>
      <w:r w:rsidR="00BA6928">
        <w:t>,</w:t>
      </w:r>
      <w:r>
        <w:t xml:space="preserve"> a PNK phosphorylation assay </w:t>
      </w:r>
      <w:r w:rsidR="003A64B4">
        <w:t>using</w:t>
      </w:r>
      <w:r>
        <w:t xml:space="preserve"> fluorescently</w:t>
      </w:r>
      <w:r w:rsidR="004F680A">
        <w:t>-</w:t>
      </w:r>
      <w:r>
        <w:t>labeled substrates</w:t>
      </w:r>
      <w:r w:rsidR="009B6835" w:rsidRPr="009B6835">
        <w:rPr>
          <w:color w:val="auto"/>
        </w:rPr>
        <w:t xml:space="preserve"> </w:t>
      </w:r>
      <w:r w:rsidR="009B6835" w:rsidRPr="008F23CF">
        <w:rPr>
          <w:color w:val="auto"/>
        </w:rPr>
        <w:t xml:space="preserve">was </w:t>
      </w:r>
      <w:r w:rsidR="009B6835">
        <w:t>developed</w:t>
      </w:r>
      <w:r>
        <w:t xml:space="preserve">. </w:t>
      </w:r>
      <w:r w:rsidR="009B6835">
        <w:t xml:space="preserve">This </w:t>
      </w:r>
      <w:r>
        <w:t>assay</w:t>
      </w:r>
      <w:r w:rsidR="00165F23">
        <w:rPr>
          <w:color w:val="FF0000"/>
        </w:rPr>
        <w:t xml:space="preserve"> </w:t>
      </w:r>
      <w:r w:rsidR="009B6835" w:rsidRPr="007F30DF">
        <w:rPr>
          <w:color w:val="auto"/>
        </w:rPr>
        <w:t xml:space="preserve">was </w:t>
      </w:r>
      <w:r w:rsidR="009B6835">
        <w:t xml:space="preserve">successfully used </w:t>
      </w:r>
      <w:r>
        <w:t>to determine that Grc3 can utilize any NTP for phosphoryl transfer activity</w:t>
      </w:r>
      <w:r w:rsidR="006E3382">
        <w:t>,</w:t>
      </w:r>
      <w:r>
        <w:t xml:space="preserve"> but </w:t>
      </w:r>
      <w:r w:rsidR="003A64B4">
        <w:t>favors</w:t>
      </w:r>
      <w:r w:rsidR="003A64B4" w:rsidDel="003A64B4">
        <w:t xml:space="preserve"> </w:t>
      </w:r>
      <w:r>
        <w:t>ATP</w:t>
      </w:r>
      <w:r w:rsidR="002234F1">
        <w:fldChar w:fldCharType="begin"/>
      </w:r>
      <w:r w:rsidR="003D7773">
        <w:instrText xml:space="preserve"> ADDIN EN.CITE &lt;EndNote&gt;&lt;Cite&gt;&lt;Author&gt;Pillon&lt;/Author&gt;&lt;Year&gt;2018&lt;/Year&gt;&lt;RecNum&gt;339&lt;/RecNum&gt;&lt;DisplayText&gt;&lt;style face="superscript"&gt;24&lt;/style&gt;&lt;/DisplayText&gt;&lt;record&gt;&lt;rec-number&gt;339&lt;/rec-number&gt;&lt;foreign-keys&gt;&lt;key app="EN" db-id="px0dde05dfftteexsaapf5rwfzapvr9wxxx0" timestamp="1531843917"&gt;339&lt;/key&gt;&lt;/foreign-keys&gt;&lt;ref-type name="Journal Article"&gt;17&lt;/ref-type&gt;&lt;contributors&gt;&lt;authors&gt;&lt;author&gt;Pillon, M. C.&lt;/author&gt;&lt;author&gt;Sobhany, M.&lt;/author&gt;&lt;author&gt;Stanley, R. E.&lt;/author&gt;&lt;/authors&gt;&lt;/contributors&gt;&lt;auth-address&gt;Signal Transduction Laboratory, National Institute of Environmental Health Sciences, National Institutes of Health, Department of Health and Human Services, Research Triangle Park, North Carolina 27709, USA.&lt;/auth-address&gt;&lt;titles&gt;&lt;title&gt;Characterization of the molecular crosstalk within the essential Grc3/Las1 pre-rRNA processing complex&lt;/title&gt;&lt;secondary-title&gt;RNA&lt;/secondary-title&gt;&lt;/titles&gt;&lt;periodical&gt;&lt;full-title&gt;RNA&lt;/full-title&gt;&lt;/periodical&gt;&lt;pages&gt;721-738&lt;/pages&gt;&lt;volume&gt;24&lt;/volume&gt;&lt;number&gt;5&lt;/number&gt;&lt;edition&gt;2018/02/15&lt;/edition&gt;&lt;keywords&gt;&lt;keyword&gt;*Grc3&lt;/keyword&gt;&lt;keyword&gt;*Las1&lt;/keyword&gt;&lt;keyword&gt;*RNA processing&lt;/keyword&gt;&lt;keyword&gt;*crosstalk&lt;/keyword&gt;&lt;keyword&gt;*polynucleotide kinase&lt;/keyword&gt;&lt;/keywords&gt;&lt;dates&gt;&lt;year&gt;2018&lt;/year&gt;&lt;pub-dates&gt;&lt;date&gt;May&lt;/date&gt;&lt;/pub-dates&gt;&lt;/dates&gt;&lt;isbn&gt;1469-9001 (Electronic)&amp;#xD;1355-8382 (Linking)&lt;/isbn&gt;&lt;accession-num&gt;29440475&lt;/accession-num&gt;&lt;urls&gt;&lt;related-urls&gt;&lt;url&gt;https://www.ncbi.nlm.nih.gov/pubmed/29440475&lt;/url&gt;&lt;/related-urls&gt;&lt;/urls&gt;&lt;custom2&gt;PMC5900568&lt;/custom2&gt;&lt;electronic-resource-num&gt;10.1261/rna.065037.117&lt;/electronic-resource-num&gt;&lt;/record&gt;&lt;/Cite&gt;&lt;/EndNote&gt;</w:instrText>
      </w:r>
      <w:r w:rsidR="002234F1">
        <w:fldChar w:fldCharType="separate"/>
      </w:r>
      <w:r w:rsidR="003D7773" w:rsidRPr="003D7773">
        <w:rPr>
          <w:noProof/>
          <w:vertAlign w:val="superscript"/>
        </w:rPr>
        <w:t>24</w:t>
      </w:r>
      <w:r w:rsidR="002234F1">
        <w:fldChar w:fldCharType="end"/>
      </w:r>
      <w:r>
        <w:t xml:space="preserve">. </w:t>
      </w:r>
      <w:r w:rsidR="009B6835">
        <w:t xml:space="preserve">This </w:t>
      </w:r>
      <w:r w:rsidR="00E21C0B">
        <w:t>protocol adapt</w:t>
      </w:r>
      <w:r w:rsidR="009B6835">
        <w:t>s</w:t>
      </w:r>
      <w:r w:rsidR="00E21C0B">
        <w:t xml:space="preserve"> </w:t>
      </w:r>
      <w:r w:rsidR="009B6835">
        <w:t xml:space="preserve">the </w:t>
      </w:r>
      <w:r w:rsidR="00E21C0B">
        <w:t xml:space="preserve">original assay to measure </w:t>
      </w:r>
      <w:r w:rsidR="00BA6928">
        <w:t xml:space="preserve">PNK activity </w:t>
      </w:r>
      <w:r w:rsidR="00075D7E">
        <w:t xml:space="preserve">of </w:t>
      </w:r>
      <w:r w:rsidR="005D6131">
        <w:t>Grc3</w:t>
      </w:r>
      <w:r w:rsidR="004C34B0">
        <w:t xml:space="preserve"> </w:t>
      </w:r>
      <w:r w:rsidR="003A64B4">
        <w:t xml:space="preserve">on </w:t>
      </w:r>
      <w:r w:rsidR="004C34B0">
        <w:t>an RNA mimic of</w:t>
      </w:r>
      <w:r w:rsidR="00BA6928">
        <w:t xml:space="preserve"> its pre-ribosomal RNA substrate</w:t>
      </w:r>
      <w:r w:rsidR="00AA114A">
        <w:t xml:space="preserve"> (SC-ITS2, </w:t>
      </w:r>
      <w:r w:rsidR="00AA114A" w:rsidRPr="00770E2E">
        <w:rPr>
          <w:b/>
        </w:rPr>
        <w:t>Table 1</w:t>
      </w:r>
      <w:r w:rsidR="00AA114A">
        <w:t>)</w:t>
      </w:r>
      <w:r w:rsidR="00CC5F6E">
        <w:t>.</w:t>
      </w:r>
      <w:r w:rsidR="00E21C0B">
        <w:t xml:space="preserve"> One </w:t>
      </w:r>
      <w:r>
        <w:t xml:space="preserve">challenging aspect of this fluorescence-based approach is the reliance on large polyacrylamide gels </w:t>
      </w:r>
      <w:r w:rsidR="004F680A">
        <w:t>to effectively resolve</w:t>
      </w:r>
      <w:r w:rsidR="00FB5386">
        <w:t xml:space="preserve"> </w:t>
      </w:r>
      <w:r>
        <w:t xml:space="preserve">phosphorylated and </w:t>
      </w:r>
      <w:proofErr w:type="spellStart"/>
      <w:r>
        <w:t>nonphosphorylated</w:t>
      </w:r>
      <w:proofErr w:type="spellEnd"/>
      <w:r>
        <w:t xml:space="preserve"> substrates. The protocol provides specific details on how to pour these large gels and avoid common pitfalls</w:t>
      </w:r>
      <w:r w:rsidR="009B6835">
        <w:t xml:space="preserve"> when doing so</w:t>
      </w:r>
      <w:r>
        <w:t xml:space="preserve">. </w:t>
      </w:r>
    </w:p>
    <w:p w14:paraId="00130B9A" w14:textId="3EE30568" w:rsidR="006E3382" w:rsidRDefault="006E3382" w:rsidP="000F120A">
      <w:pPr>
        <w:rPr>
          <w:rFonts w:asciiTheme="minorHAnsi" w:hAnsiTheme="minorHAnsi" w:cstheme="minorHAnsi"/>
          <w:b/>
        </w:rPr>
      </w:pPr>
    </w:p>
    <w:p w14:paraId="1AC47FCB" w14:textId="0564DE70" w:rsidR="00D77530" w:rsidRPr="000F120A" w:rsidRDefault="00D77530" w:rsidP="00D77530">
      <w:r>
        <w:t>Working with RNA requires particular care because it is strongly susceptible to degradation. There are simple preventative steps one can take to limit ribonuclease contamination. A separate RNA workstation that can be easily treated with an RNase</w:t>
      </w:r>
      <w:r w:rsidR="0067296B">
        <w:t xml:space="preserve"> </w:t>
      </w:r>
      <w:r>
        <w:t>inhibitor</w:t>
      </w:r>
      <w:r w:rsidR="0067296B">
        <w:t>-</w:t>
      </w:r>
      <w:r>
        <w:t>containing cleaning agent is often helpful. Always wear</w:t>
      </w:r>
      <w:r w:rsidR="009B6835">
        <w:t>ing</w:t>
      </w:r>
      <w:r>
        <w:t xml:space="preserve"> gloves when handling samples and use </w:t>
      </w:r>
      <w:r w:rsidR="009B6835">
        <w:t xml:space="preserve">of </w:t>
      </w:r>
      <w:r>
        <w:t>RNase-free certified consumables</w:t>
      </w:r>
      <w:r w:rsidR="009B6835">
        <w:t xml:space="preserve"> is necessary</w:t>
      </w:r>
      <w:r>
        <w:t xml:space="preserve">. </w:t>
      </w:r>
      <w:r w:rsidR="009B6835" w:rsidRPr="0098055B">
        <w:t>Because</w:t>
      </w:r>
      <w:r w:rsidR="009B6835">
        <w:t xml:space="preserve"> </w:t>
      </w:r>
      <w:r>
        <w:t xml:space="preserve">water is another common source of contamination, it is best to use freshly purified water and sterilize all solutions using a 0.22 </w:t>
      </w:r>
      <w:r>
        <w:sym w:font="Symbol" w:char="F06D"/>
      </w:r>
      <w:r>
        <w:t>m filter.</w:t>
      </w:r>
      <w:r w:rsidR="00165F23">
        <w:t xml:space="preserve"> </w:t>
      </w:r>
    </w:p>
    <w:p w14:paraId="265336E2" w14:textId="77777777" w:rsidR="00D77530" w:rsidRPr="001B1519" w:rsidRDefault="00D77530" w:rsidP="000F120A">
      <w:pPr>
        <w:rPr>
          <w:rFonts w:asciiTheme="minorHAnsi" w:hAnsiTheme="minorHAnsi" w:cstheme="minorHAnsi"/>
          <w:b/>
        </w:rPr>
      </w:pPr>
    </w:p>
    <w:p w14:paraId="105092BC" w14:textId="10E03CF1" w:rsidR="00001169" w:rsidRDefault="006305D7" w:rsidP="000F120A">
      <w:pPr>
        <w:rPr>
          <w:rFonts w:asciiTheme="minorHAnsi" w:hAnsiTheme="minorHAnsi" w:cstheme="minorHAnsi"/>
        </w:rPr>
      </w:pPr>
      <w:bookmarkStart w:id="0" w:name="_Hlk33443655"/>
      <w:r w:rsidRPr="001B1519">
        <w:rPr>
          <w:rFonts w:asciiTheme="minorHAnsi" w:hAnsiTheme="minorHAnsi" w:cstheme="minorHAnsi"/>
          <w:b/>
        </w:rPr>
        <w:t>PROTOCOL:</w:t>
      </w:r>
      <w:r w:rsidRPr="001B1519">
        <w:rPr>
          <w:rFonts w:asciiTheme="minorHAnsi" w:hAnsiTheme="minorHAnsi" w:cstheme="minorHAnsi"/>
        </w:rPr>
        <w:t xml:space="preserve"> </w:t>
      </w:r>
    </w:p>
    <w:p w14:paraId="4FF83B3B" w14:textId="77777777" w:rsidR="007A061F" w:rsidRPr="000F120A" w:rsidRDefault="007A061F" w:rsidP="000F120A">
      <w:bookmarkStart w:id="1" w:name="_Hlk33107240"/>
    </w:p>
    <w:p w14:paraId="335DB00D" w14:textId="32B6C9E7" w:rsidR="00E21C0B" w:rsidRDefault="00E21C0B" w:rsidP="000F120A">
      <w:pPr>
        <w:rPr>
          <w:b/>
        </w:rPr>
      </w:pPr>
      <w:bookmarkStart w:id="2" w:name="_Hlk33613450"/>
      <w:r>
        <w:rPr>
          <w:b/>
        </w:rPr>
        <w:t xml:space="preserve">1. </w:t>
      </w:r>
      <w:r w:rsidR="00290C17">
        <w:rPr>
          <w:b/>
        </w:rPr>
        <w:t>Preparation</w:t>
      </w:r>
    </w:p>
    <w:p w14:paraId="2C37AF13" w14:textId="77777777" w:rsidR="00E21C0B" w:rsidRDefault="00E21C0B" w:rsidP="000F120A">
      <w:pPr>
        <w:rPr>
          <w:b/>
        </w:rPr>
      </w:pPr>
    </w:p>
    <w:p w14:paraId="6F444943" w14:textId="28751786" w:rsidR="00E21C0B" w:rsidRPr="007F30DF" w:rsidRDefault="00465ED3" w:rsidP="000F120A">
      <w:pPr>
        <w:pStyle w:val="ListParagraph"/>
        <w:widowControl/>
        <w:numPr>
          <w:ilvl w:val="1"/>
          <w:numId w:val="26"/>
        </w:numPr>
        <w:autoSpaceDE/>
        <w:autoSpaceDN/>
        <w:adjustRightInd/>
        <w:jc w:val="left"/>
        <w:rPr>
          <w:bCs/>
        </w:rPr>
      </w:pPr>
      <w:r w:rsidRPr="007F30DF">
        <w:rPr>
          <w:bCs/>
        </w:rPr>
        <w:t>Prepare b</w:t>
      </w:r>
      <w:r w:rsidR="00E21C0B" w:rsidRPr="007F30DF">
        <w:rPr>
          <w:bCs/>
        </w:rPr>
        <w:t xml:space="preserve">uffer and </w:t>
      </w:r>
      <w:r w:rsidR="0098055B" w:rsidRPr="007F30DF">
        <w:rPr>
          <w:bCs/>
        </w:rPr>
        <w:t>reagent</w:t>
      </w:r>
      <w:r w:rsidRPr="007F30DF">
        <w:rPr>
          <w:bCs/>
        </w:rPr>
        <w:t>s.</w:t>
      </w:r>
      <w:r w:rsidR="0098055B" w:rsidRPr="007F30DF">
        <w:rPr>
          <w:bCs/>
        </w:rPr>
        <w:t xml:space="preserve"> </w:t>
      </w:r>
    </w:p>
    <w:p w14:paraId="6E7BF056" w14:textId="77777777" w:rsidR="00662AC3" w:rsidRPr="005D1391" w:rsidRDefault="00662AC3" w:rsidP="000F120A">
      <w:pPr>
        <w:pStyle w:val="ListParagraph"/>
        <w:widowControl/>
        <w:autoSpaceDE/>
        <w:autoSpaceDN/>
        <w:adjustRightInd/>
        <w:ind w:left="0"/>
        <w:jc w:val="left"/>
        <w:rPr>
          <w:b/>
        </w:rPr>
      </w:pPr>
    </w:p>
    <w:p w14:paraId="5627FB5A" w14:textId="39F29177" w:rsidR="00075D7E" w:rsidRDefault="007767BF" w:rsidP="000F120A">
      <w:pPr>
        <w:pStyle w:val="ListParagraph"/>
        <w:widowControl/>
        <w:numPr>
          <w:ilvl w:val="2"/>
          <w:numId w:val="26"/>
        </w:numPr>
        <w:autoSpaceDE/>
        <w:autoSpaceDN/>
        <w:adjustRightInd/>
        <w:jc w:val="left"/>
      </w:pPr>
      <w:r>
        <w:t>M</w:t>
      </w:r>
      <w:r w:rsidR="00075D7E">
        <w:t xml:space="preserve">ake 1x </w:t>
      </w:r>
      <w:r w:rsidR="0098055B">
        <w:t xml:space="preserve">Reaction Buffer </w:t>
      </w:r>
      <w:r>
        <w:t xml:space="preserve">by </w:t>
      </w:r>
      <w:r w:rsidR="00075D7E">
        <w:t>combin</w:t>
      </w:r>
      <w:r>
        <w:t>ing</w:t>
      </w:r>
      <w:r w:rsidR="00075D7E">
        <w:t xml:space="preserve"> 20</w:t>
      </w:r>
      <w:r w:rsidR="005D6131">
        <w:t xml:space="preserve"> </w:t>
      </w:r>
      <w:r w:rsidR="00075D7E" w:rsidRPr="00FD497A">
        <w:t>µ</w:t>
      </w:r>
      <w:r w:rsidR="000F120A">
        <w:t>L of</w:t>
      </w:r>
      <w:r w:rsidR="00075D7E">
        <w:t xml:space="preserve"> 1</w:t>
      </w:r>
      <w:r w:rsidR="000F120A">
        <w:t xml:space="preserve"> </w:t>
      </w:r>
      <w:r w:rsidR="00075D7E">
        <w:t xml:space="preserve">M Tris </w:t>
      </w:r>
      <w:r w:rsidR="0098055B">
        <w:t>(</w:t>
      </w:r>
      <w:r w:rsidR="00075D7E">
        <w:t xml:space="preserve">pH </w:t>
      </w:r>
      <w:r w:rsidR="0098055B">
        <w:t xml:space="preserve">= </w:t>
      </w:r>
      <w:r w:rsidR="00075D7E">
        <w:t>8.0</w:t>
      </w:r>
      <w:r w:rsidR="0098055B">
        <w:t>)</w:t>
      </w:r>
      <w:r w:rsidR="00075D7E">
        <w:t>, 40</w:t>
      </w:r>
      <w:r w:rsidR="005D6131">
        <w:t xml:space="preserve"> </w:t>
      </w:r>
      <w:r w:rsidR="00075D7E" w:rsidRPr="00FD497A">
        <w:t>µ</w:t>
      </w:r>
      <w:r w:rsidR="000F120A">
        <w:t>L</w:t>
      </w:r>
      <w:r w:rsidR="00075D7E">
        <w:t xml:space="preserve"> </w:t>
      </w:r>
      <w:r w:rsidR="000F120A">
        <w:t xml:space="preserve">of </w:t>
      </w:r>
      <w:r w:rsidR="00075D7E">
        <w:t>5</w:t>
      </w:r>
      <w:r w:rsidR="000F120A">
        <w:t xml:space="preserve"> </w:t>
      </w:r>
      <w:r w:rsidR="00075D7E">
        <w:t xml:space="preserve">M </w:t>
      </w:r>
      <w:r w:rsidR="0098055B" w:rsidRPr="0098055B">
        <w:t>sodium chloride</w:t>
      </w:r>
      <w:r w:rsidR="00075D7E">
        <w:t>, 2.5</w:t>
      </w:r>
      <w:r w:rsidR="005D6131">
        <w:t xml:space="preserve"> </w:t>
      </w:r>
      <w:r w:rsidR="00075D7E" w:rsidRPr="00FD497A">
        <w:t>µ</w:t>
      </w:r>
      <w:r w:rsidR="000F120A">
        <w:t>L of</w:t>
      </w:r>
      <w:r w:rsidR="00075D7E">
        <w:t xml:space="preserve"> 2</w:t>
      </w:r>
      <w:r w:rsidR="000F120A">
        <w:t xml:space="preserve"> </w:t>
      </w:r>
      <w:r w:rsidR="00075D7E">
        <w:t xml:space="preserve">M </w:t>
      </w:r>
      <w:r w:rsidR="0098055B">
        <w:t>magnesium chloride</w:t>
      </w:r>
      <w:r w:rsidR="00075D7E" w:rsidRPr="00C93880">
        <w:t xml:space="preserve">, </w:t>
      </w:r>
      <w:r w:rsidR="00075D7E">
        <w:t>100</w:t>
      </w:r>
      <w:r w:rsidR="005D6131">
        <w:t xml:space="preserve"> </w:t>
      </w:r>
      <w:r w:rsidR="00075D7E" w:rsidRPr="00FD497A">
        <w:t>µ</w:t>
      </w:r>
      <w:r w:rsidR="000F120A">
        <w:t>L of</w:t>
      </w:r>
      <w:r w:rsidR="00075D7E">
        <w:t xml:space="preserve"> 50% (v/v) glycerol</w:t>
      </w:r>
      <w:r w:rsidR="0098055B">
        <w:t>,</w:t>
      </w:r>
      <w:r w:rsidR="00075D7E" w:rsidRPr="00C93880">
        <w:t xml:space="preserve"> </w:t>
      </w:r>
      <w:r w:rsidR="00075D7E">
        <w:t xml:space="preserve">and RNase-free water to reach a total volume of 1 </w:t>
      </w:r>
      <w:proofErr w:type="spellStart"/>
      <w:r w:rsidR="00075D7E">
        <w:t>m</w:t>
      </w:r>
      <w:r w:rsidR="000F120A">
        <w:t>L</w:t>
      </w:r>
      <w:r w:rsidR="00075D7E">
        <w:t>.</w:t>
      </w:r>
      <w:proofErr w:type="spellEnd"/>
    </w:p>
    <w:p w14:paraId="698BE7E3" w14:textId="77777777" w:rsidR="00662AC3" w:rsidRDefault="00662AC3" w:rsidP="000F120A">
      <w:pPr>
        <w:pStyle w:val="ListParagraph"/>
        <w:ind w:left="0"/>
      </w:pPr>
    </w:p>
    <w:p w14:paraId="579EA1B6" w14:textId="29C3576D" w:rsidR="00E21C0B" w:rsidRDefault="007767BF" w:rsidP="000F120A">
      <w:pPr>
        <w:pStyle w:val="ListParagraph"/>
        <w:widowControl/>
        <w:numPr>
          <w:ilvl w:val="2"/>
          <w:numId w:val="26"/>
        </w:numPr>
        <w:autoSpaceDE/>
        <w:autoSpaceDN/>
        <w:adjustRightInd/>
        <w:jc w:val="left"/>
      </w:pPr>
      <w:r>
        <w:t>M</w:t>
      </w:r>
      <w:r w:rsidR="00E21C0B">
        <w:t>ake urea loading dye</w:t>
      </w:r>
      <w:r>
        <w:t xml:space="preserve"> by</w:t>
      </w:r>
      <w:r w:rsidR="00E21C0B">
        <w:t xml:space="preserve"> combin</w:t>
      </w:r>
      <w:r>
        <w:t>ing</w:t>
      </w:r>
      <w:r w:rsidR="00E21C0B">
        <w:t xml:space="preserve"> 4.8 g</w:t>
      </w:r>
      <w:r w:rsidR="000F120A">
        <w:t xml:space="preserve"> of</w:t>
      </w:r>
      <w:r w:rsidR="00E21C0B">
        <w:t xml:space="preserve"> </w:t>
      </w:r>
      <w:r w:rsidR="0098055B">
        <w:t>urea</w:t>
      </w:r>
      <w:r w:rsidR="00E21C0B">
        <w:t xml:space="preserve">, 200 </w:t>
      </w:r>
      <w:r w:rsidR="00E21C0B" w:rsidRPr="00FD497A">
        <w:t>µ</w:t>
      </w:r>
      <w:r w:rsidR="000F120A">
        <w:t>L of</w:t>
      </w:r>
      <w:r w:rsidR="00E21C0B">
        <w:t xml:space="preserve"> 1</w:t>
      </w:r>
      <w:r w:rsidR="000F120A">
        <w:t xml:space="preserve"> </w:t>
      </w:r>
      <w:r w:rsidR="00E21C0B">
        <w:t xml:space="preserve">M Tris </w:t>
      </w:r>
      <w:r w:rsidR="0098055B">
        <w:t>(</w:t>
      </w:r>
      <w:r w:rsidR="00E21C0B">
        <w:t xml:space="preserve">pH </w:t>
      </w:r>
      <w:r w:rsidR="0098055B">
        <w:t xml:space="preserve">= </w:t>
      </w:r>
      <w:r w:rsidR="00E21C0B">
        <w:t>8.0</w:t>
      </w:r>
      <w:r w:rsidR="0098055B">
        <w:t>)</w:t>
      </w:r>
      <w:r w:rsidR="00E21C0B">
        <w:t xml:space="preserve">, 20 </w:t>
      </w:r>
      <w:r w:rsidR="00E21C0B" w:rsidRPr="00FD497A">
        <w:t>µ</w:t>
      </w:r>
      <w:r w:rsidR="000F120A">
        <w:t>L of</w:t>
      </w:r>
      <w:r w:rsidR="00E21C0B">
        <w:t xml:space="preserve"> 0.5 M EDTA </w:t>
      </w:r>
      <w:r w:rsidR="0098055B">
        <w:t>(</w:t>
      </w:r>
      <w:r w:rsidR="00E21C0B">
        <w:t xml:space="preserve">pH </w:t>
      </w:r>
      <w:r w:rsidR="0098055B">
        <w:t xml:space="preserve">= </w:t>
      </w:r>
      <w:r w:rsidR="00E21C0B">
        <w:t>8.0</w:t>
      </w:r>
      <w:r w:rsidR="0098055B">
        <w:t>)</w:t>
      </w:r>
      <w:r w:rsidR="00E21C0B">
        <w:t>, 0.5 mL</w:t>
      </w:r>
      <w:r w:rsidR="000F120A">
        <w:t xml:space="preserve"> of</w:t>
      </w:r>
      <w:r w:rsidR="00E21C0B">
        <w:t xml:space="preserve"> 1% (w/v) bromophenol blue</w:t>
      </w:r>
      <w:r w:rsidR="0098055B">
        <w:t>,</w:t>
      </w:r>
      <w:r w:rsidR="00E21C0B">
        <w:t xml:space="preserve"> and </w:t>
      </w:r>
      <w:r w:rsidR="0044320C">
        <w:t>RNase-free water</w:t>
      </w:r>
      <w:r w:rsidR="0044320C" w:rsidRPr="0042365F">
        <w:t xml:space="preserve"> </w:t>
      </w:r>
      <w:r w:rsidR="0044320C">
        <w:t xml:space="preserve">to reach a total volume of 10 </w:t>
      </w:r>
      <w:proofErr w:type="spellStart"/>
      <w:r w:rsidR="0044320C">
        <w:t>m</w:t>
      </w:r>
      <w:r w:rsidR="000F120A">
        <w:t>L</w:t>
      </w:r>
      <w:r w:rsidR="00E21C0B">
        <w:t>.</w:t>
      </w:r>
      <w:proofErr w:type="spellEnd"/>
      <w:r w:rsidR="00165F23">
        <w:t xml:space="preserve"> </w:t>
      </w:r>
    </w:p>
    <w:p w14:paraId="22F38DCB" w14:textId="77777777" w:rsidR="00662AC3" w:rsidRDefault="00662AC3" w:rsidP="000F120A">
      <w:pPr>
        <w:pStyle w:val="ListParagraph"/>
        <w:widowControl/>
        <w:autoSpaceDE/>
        <w:autoSpaceDN/>
        <w:adjustRightInd/>
        <w:ind w:left="0"/>
        <w:jc w:val="left"/>
      </w:pPr>
    </w:p>
    <w:p w14:paraId="7BAEA50C" w14:textId="45FDB83B" w:rsidR="00E21C0B" w:rsidRDefault="007767BF" w:rsidP="000F120A">
      <w:pPr>
        <w:pStyle w:val="ListParagraph"/>
        <w:widowControl/>
        <w:numPr>
          <w:ilvl w:val="2"/>
          <w:numId w:val="26"/>
        </w:numPr>
        <w:autoSpaceDE/>
        <w:autoSpaceDN/>
        <w:adjustRightInd/>
        <w:jc w:val="left"/>
      </w:pPr>
      <w:r>
        <w:t>Make</w:t>
      </w:r>
      <w:r w:rsidR="00E21C0B">
        <w:t xml:space="preserve"> 10x TBE buffer</w:t>
      </w:r>
      <w:r>
        <w:t xml:space="preserve"> by</w:t>
      </w:r>
      <w:r w:rsidR="00E21C0B">
        <w:t xml:space="preserve"> combin</w:t>
      </w:r>
      <w:r>
        <w:t>ing</w:t>
      </w:r>
      <w:r w:rsidR="00E21C0B">
        <w:t xml:space="preserve"> 108 g </w:t>
      </w:r>
      <w:r w:rsidR="000F120A">
        <w:t xml:space="preserve">of </w:t>
      </w:r>
      <w:r w:rsidR="00E21C0B">
        <w:t xml:space="preserve">Tris base, 55 g </w:t>
      </w:r>
      <w:r w:rsidR="000F120A">
        <w:t xml:space="preserve">of </w:t>
      </w:r>
      <w:r w:rsidR="00E21C0B">
        <w:t xml:space="preserve">boric acid, 40 mL </w:t>
      </w:r>
      <w:r w:rsidR="000F120A">
        <w:t xml:space="preserve">of </w:t>
      </w:r>
      <w:r w:rsidR="00E21C0B">
        <w:t xml:space="preserve">0.5 M EDTA </w:t>
      </w:r>
      <w:r w:rsidR="0098055B">
        <w:t>(</w:t>
      </w:r>
      <w:r w:rsidR="00E21C0B">
        <w:t xml:space="preserve">pH </w:t>
      </w:r>
      <w:r w:rsidR="0098055B">
        <w:t xml:space="preserve">= </w:t>
      </w:r>
      <w:r w:rsidR="00E21C0B">
        <w:t>8.0</w:t>
      </w:r>
      <w:r w:rsidR="0098055B">
        <w:t>)</w:t>
      </w:r>
      <w:r w:rsidR="0067296B">
        <w:t>,</w:t>
      </w:r>
      <w:r w:rsidR="00E21C0B">
        <w:t xml:space="preserve"> and RNase-free water</w:t>
      </w:r>
      <w:r w:rsidR="0044320C">
        <w:t xml:space="preserve"> to reach a total volume of 1</w:t>
      </w:r>
      <w:r w:rsidR="000F120A">
        <w:t xml:space="preserve"> </w:t>
      </w:r>
      <w:r w:rsidR="0044320C">
        <w:t>L</w:t>
      </w:r>
      <w:r w:rsidR="00E21C0B">
        <w:t>.</w:t>
      </w:r>
    </w:p>
    <w:p w14:paraId="2D92E93D" w14:textId="77777777" w:rsidR="00662AC3" w:rsidRDefault="00662AC3" w:rsidP="000F120A">
      <w:pPr>
        <w:pStyle w:val="ListParagraph"/>
        <w:widowControl/>
        <w:autoSpaceDE/>
        <w:autoSpaceDN/>
        <w:adjustRightInd/>
        <w:ind w:left="0"/>
        <w:jc w:val="left"/>
      </w:pPr>
    </w:p>
    <w:p w14:paraId="454E5694" w14:textId="31917BC9" w:rsidR="00E21C0B" w:rsidRDefault="007767BF" w:rsidP="000F120A">
      <w:pPr>
        <w:pStyle w:val="ListParagraph"/>
        <w:widowControl/>
        <w:numPr>
          <w:ilvl w:val="2"/>
          <w:numId w:val="26"/>
        </w:numPr>
        <w:autoSpaceDE/>
        <w:autoSpaceDN/>
        <w:adjustRightInd/>
        <w:jc w:val="left"/>
      </w:pPr>
      <w:r>
        <w:t>M</w:t>
      </w:r>
      <w:r w:rsidR="00E21C0B">
        <w:t>ake 10% (w/v) ammonium persulfate (APS)</w:t>
      </w:r>
      <w:r>
        <w:t>.</w:t>
      </w:r>
      <w:r w:rsidR="00E21C0B">
        <w:t xml:space="preserve"> </w:t>
      </w:r>
      <w:r>
        <w:t>W</w:t>
      </w:r>
      <w:r w:rsidR="00E21C0B">
        <w:t>eigh 0.5 g of APS and add 3 mL of RNase-free water to dissolve the solid</w:t>
      </w:r>
      <w:r w:rsidR="0044320C">
        <w:t xml:space="preserve">. Add </w:t>
      </w:r>
      <w:r w:rsidR="00E21C0B">
        <w:t>RNase-free water</w:t>
      </w:r>
      <w:r w:rsidR="0044320C">
        <w:t xml:space="preserve"> to reach a total volume of 5 </w:t>
      </w:r>
      <w:proofErr w:type="spellStart"/>
      <w:r w:rsidR="0098055B">
        <w:t>mL</w:t>
      </w:r>
      <w:r w:rsidR="00E21C0B">
        <w:t>.</w:t>
      </w:r>
      <w:proofErr w:type="spellEnd"/>
      <w:r w:rsidR="00E21C0B">
        <w:t xml:space="preserve"> Wrap the tube in foil and store the solution at 4 °C.</w:t>
      </w:r>
    </w:p>
    <w:p w14:paraId="51E57B03" w14:textId="77777777" w:rsidR="000F120A" w:rsidRDefault="000F120A" w:rsidP="000F120A">
      <w:pPr>
        <w:pStyle w:val="ListParagraph"/>
        <w:ind w:left="0"/>
      </w:pPr>
    </w:p>
    <w:p w14:paraId="695C4A19" w14:textId="73298E83" w:rsidR="00E21C0B" w:rsidRDefault="00E21C0B" w:rsidP="000F120A">
      <w:pPr>
        <w:pStyle w:val="ListParagraph"/>
        <w:ind w:left="0"/>
      </w:pPr>
      <w:r>
        <w:t xml:space="preserve">NOTE: Dissolved APS decays over time. Replace the 10% APS stock every </w:t>
      </w:r>
      <w:r w:rsidR="0098055B" w:rsidRPr="0098055B">
        <w:t>2</w:t>
      </w:r>
      <w:r w:rsidR="0098055B">
        <w:t xml:space="preserve"> </w:t>
      </w:r>
      <w:r>
        <w:t>weeks.</w:t>
      </w:r>
    </w:p>
    <w:p w14:paraId="14939539" w14:textId="77777777" w:rsidR="00E21C0B" w:rsidRDefault="00E21C0B" w:rsidP="000F120A">
      <w:pPr>
        <w:pStyle w:val="ListParagraph"/>
        <w:ind w:left="0"/>
      </w:pPr>
    </w:p>
    <w:p w14:paraId="7CD07402" w14:textId="1776E194" w:rsidR="00E21C0B" w:rsidRPr="007F30DF" w:rsidRDefault="00E21C0B" w:rsidP="000F120A">
      <w:pPr>
        <w:pStyle w:val="ListParagraph"/>
        <w:widowControl/>
        <w:numPr>
          <w:ilvl w:val="1"/>
          <w:numId w:val="26"/>
        </w:numPr>
        <w:autoSpaceDE/>
        <w:autoSpaceDN/>
        <w:adjustRightInd/>
        <w:jc w:val="left"/>
        <w:rPr>
          <w:bCs/>
        </w:rPr>
      </w:pPr>
      <w:r w:rsidRPr="007F30DF">
        <w:rPr>
          <w:bCs/>
        </w:rPr>
        <w:t xml:space="preserve">Obtain </w:t>
      </w:r>
      <w:r w:rsidR="0098055B" w:rsidRPr="007F30DF">
        <w:rPr>
          <w:bCs/>
        </w:rPr>
        <w:t>polynucleotide kinase enzyme</w:t>
      </w:r>
      <w:r w:rsidR="00465ED3" w:rsidRPr="007F30DF">
        <w:rPr>
          <w:bCs/>
        </w:rPr>
        <w:t>.</w:t>
      </w:r>
    </w:p>
    <w:p w14:paraId="75484C98" w14:textId="77777777" w:rsidR="00662AC3" w:rsidRPr="00DA62CB" w:rsidRDefault="00662AC3" w:rsidP="000F120A">
      <w:pPr>
        <w:widowControl/>
        <w:autoSpaceDE/>
        <w:autoSpaceDN/>
        <w:adjustRightInd/>
        <w:jc w:val="left"/>
        <w:rPr>
          <w:b/>
        </w:rPr>
      </w:pPr>
    </w:p>
    <w:p w14:paraId="410F5259" w14:textId="4D9467A6" w:rsidR="005D6131" w:rsidRDefault="00E21C0B" w:rsidP="00526860">
      <w:pPr>
        <w:pStyle w:val="ListParagraph"/>
        <w:ind w:left="0"/>
        <w:jc w:val="left"/>
      </w:pPr>
      <w:r>
        <w:t>1.2.1.</w:t>
      </w:r>
      <w:r>
        <w:tab/>
        <w:t xml:space="preserve">Acquire pure </w:t>
      </w:r>
      <w:r w:rsidR="00075D7E">
        <w:t>Las1-Grc3 PNK enzyme</w:t>
      </w:r>
      <w:r w:rsidR="00CC5F6E">
        <w:fldChar w:fldCharType="begin">
          <w:fldData xml:space="preserve">PEVuZE5vdGU+PENpdGU+PEF1dGhvcj5QaWxsb248L0F1dGhvcj48WWVhcj4yMDE3PC9ZZWFyPjxS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</w:fldData>
        </w:fldChar>
      </w:r>
      <w:r w:rsidR="003D7773">
        <w:instrText xml:space="preserve"> ADDIN EN.CITE </w:instrText>
      </w:r>
      <w:r w:rsidR="003D7773">
        <w:fldChar w:fldCharType="begin">
          <w:fldData xml:space="preserve">PEVuZE5vdGU+PENpdGU+PEF1dGhvcj5QaWxsb248L0F1dGhvcj48WWVhcj4yMDE3PC9ZZWFyPjxS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</w:fldData>
        </w:fldChar>
      </w:r>
      <w:r w:rsidR="003D7773">
        <w:instrText xml:space="preserve"> ADDIN EN.CITE.DATA </w:instrText>
      </w:r>
      <w:r w:rsidR="003D7773">
        <w:fldChar w:fldCharType="end"/>
      </w:r>
      <w:r w:rsidR="00CC5F6E">
        <w:fldChar w:fldCharType="separate"/>
      </w:r>
      <w:r w:rsidR="003D7773" w:rsidRPr="003D7773">
        <w:rPr>
          <w:noProof/>
          <w:vertAlign w:val="superscript"/>
        </w:rPr>
        <w:t>2</w:t>
      </w:r>
      <w:r w:rsidR="00CC5F6E">
        <w:fldChar w:fldCharType="end"/>
      </w:r>
      <w:r w:rsidR="00075D7E">
        <w:t xml:space="preserve"> </w:t>
      </w:r>
      <w:r w:rsidR="00954B2B">
        <w:t>stored</w:t>
      </w:r>
      <w:r>
        <w:t xml:space="preserve"> in </w:t>
      </w:r>
      <w:r w:rsidR="0098055B">
        <w:t xml:space="preserve">Reaction Buffer </w:t>
      </w:r>
      <w:r w:rsidR="00075D7E">
        <w:t>(see</w:t>
      </w:r>
      <w:r w:rsidR="0098055B">
        <w:t xml:space="preserve"> step</w:t>
      </w:r>
      <w:r w:rsidR="00075D7E">
        <w:t xml:space="preserve"> 1.1.1</w:t>
      </w:r>
      <w:r w:rsidR="00526860">
        <w:t>)</w:t>
      </w:r>
      <w:r w:rsidR="00954B2B">
        <w:t xml:space="preserve"> </w:t>
      </w:r>
      <w:r w:rsidR="0098055B">
        <w:t xml:space="preserve">in </w:t>
      </w:r>
      <w:r w:rsidR="00954B2B">
        <w:t xml:space="preserve">a stock concentration of 20 </w:t>
      </w:r>
      <w:r w:rsidR="00954B2B">
        <w:sym w:font="Symbol" w:char="F06D"/>
      </w:r>
      <w:r w:rsidR="00954B2B">
        <w:t>M</w:t>
      </w:r>
      <w:r w:rsidR="00526860">
        <w:t xml:space="preserve">. </w:t>
      </w:r>
      <w:r w:rsidR="0098055B">
        <w:t>The s</w:t>
      </w:r>
      <w:r w:rsidR="005D6131">
        <w:t>torage buffer will vary depending on the specific</w:t>
      </w:r>
      <w:r w:rsidR="005D6131" w:rsidRPr="000E6DE3">
        <w:t xml:space="preserve"> </w:t>
      </w:r>
      <w:r w:rsidR="005D6131">
        <w:t>PNK.</w:t>
      </w:r>
    </w:p>
    <w:p w14:paraId="4D37E7E3" w14:textId="77777777" w:rsidR="00E21C0B" w:rsidRDefault="00E21C0B" w:rsidP="000F120A"/>
    <w:p w14:paraId="74C7CDA6" w14:textId="663773FD" w:rsidR="00E21C0B" w:rsidRPr="007F30DF" w:rsidRDefault="00465ED3" w:rsidP="000F120A">
      <w:pPr>
        <w:pStyle w:val="ListParagraph"/>
        <w:widowControl/>
        <w:numPr>
          <w:ilvl w:val="1"/>
          <w:numId w:val="26"/>
        </w:numPr>
        <w:autoSpaceDE/>
        <w:autoSpaceDN/>
        <w:adjustRightInd/>
        <w:jc w:val="left"/>
        <w:rPr>
          <w:bCs/>
        </w:rPr>
      </w:pPr>
      <w:r w:rsidRPr="007F30DF">
        <w:rPr>
          <w:bCs/>
        </w:rPr>
        <w:t xml:space="preserve">Prepare </w:t>
      </w:r>
      <w:r w:rsidR="0098055B" w:rsidRPr="007F30DF">
        <w:rPr>
          <w:bCs/>
        </w:rPr>
        <w:t>nucleic acid substrate</w:t>
      </w:r>
      <w:r w:rsidRPr="007F30DF">
        <w:rPr>
          <w:bCs/>
        </w:rPr>
        <w:t>.</w:t>
      </w:r>
    </w:p>
    <w:p w14:paraId="3B714503" w14:textId="77777777" w:rsidR="00526860" w:rsidRDefault="00526860" w:rsidP="00526860">
      <w:pPr>
        <w:pStyle w:val="ListParagraph"/>
        <w:widowControl/>
        <w:autoSpaceDE/>
        <w:autoSpaceDN/>
        <w:adjustRightInd/>
        <w:ind w:left="0"/>
        <w:jc w:val="left"/>
        <w:rPr>
          <w:b/>
        </w:rPr>
      </w:pPr>
    </w:p>
    <w:p w14:paraId="12CE8BE1" w14:textId="4EDB2BD7" w:rsidR="00B63CFC" w:rsidRPr="00DA62CB" w:rsidRDefault="007767BF" w:rsidP="000F120A">
      <w:pPr>
        <w:widowControl/>
        <w:autoSpaceDE/>
        <w:autoSpaceDN/>
        <w:adjustRightInd/>
        <w:jc w:val="left"/>
        <w:rPr>
          <w:b/>
        </w:rPr>
      </w:pPr>
      <w:r>
        <w:t xml:space="preserve">NOTE: </w:t>
      </w:r>
      <w:r w:rsidR="0067296B">
        <w:t xml:space="preserve">This </w:t>
      </w:r>
      <w:r>
        <w:t xml:space="preserve">protocol </w:t>
      </w:r>
      <w:r w:rsidR="00B63CFC">
        <w:t>monitor</w:t>
      </w:r>
      <w:r w:rsidR="0067296B">
        <w:t>s</w:t>
      </w:r>
      <w:r w:rsidR="00B63CFC">
        <w:t xml:space="preserve"> 5'-phosphorylation </w:t>
      </w:r>
      <w:r w:rsidR="0067296B">
        <w:t xml:space="preserve">of </w:t>
      </w:r>
      <w:r w:rsidR="00B63CFC">
        <w:t>a 27</w:t>
      </w:r>
      <w:r w:rsidR="0067296B">
        <w:t xml:space="preserve"> </w:t>
      </w:r>
      <w:proofErr w:type="spellStart"/>
      <w:r w:rsidR="0067296B">
        <w:t>nt</w:t>
      </w:r>
      <w:proofErr w:type="spellEnd"/>
      <w:r w:rsidR="00B63CFC">
        <w:t xml:space="preserve"> RNA substrate that harbors the Las1-Grc3 processing site (C2 site) contained within the </w:t>
      </w:r>
      <w:r w:rsidR="00B63CFC" w:rsidRPr="00DA62CB">
        <w:rPr>
          <w:i/>
          <w:iCs/>
        </w:rPr>
        <w:t>Saccharomyces cerevisiae</w:t>
      </w:r>
      <w:r w:rsidR="00B63CFC">
        <w:t xml:space="preserve"> pre-ribosomal internal transcribed spacer 2</w:t>
      </w:r>
      <w:r w:rsidR="00374DAA">
        <w:t xml:space="preserve"> (SC-ITS2</w:t>
      </w:r>
      <w:r w:rsidR="006D474A">
        <w:t xml:space="preserve">; see </w:t>
      </w:r>
      <w:r w:rsidR="006D474A" w:rsidRPr="00770E2E">
        <w:rPr>
          <w:b/>
        </w:rPr>
        <w:t>Table 1</w:t>
      </w:r>
      <w:r w:rsidR="00374DAA">
        <w:t>)</w:t>
      </w:r>
      <w:r w:rsidR="00CC5F6E">
        <w:fldChar w:fldCharType="begin">
          <w:fldData xml:space="preserve">PEVuZE5vdGU+PENpdGU+PEF1dGhvcj5QaWxsb248L0F1dGhvcj48WWVhcj4yMDE3PC9ZZWFyPjxS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</w:fldData>
        </w:fldChar>
      </w:r>
      <w:r w:rsidR="00CC5827">
        <w:instrText xml:space="preserve"> ADDIN EN.CITE </w:instrText>
      </w:r>
      <w:r w:rsidR="00CC5827">
        <w:fldChar w:fldCharType="begin">
          <w:fldData xml:space="preserve">PEVuZE5vdGU+PENpdGU+PEF1dGhvcj5QaWxsb248L0F1dGhvcj48WWVhcj4yMDE3PC9ZZWFyPjxS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</w:fldData>
        </w:fldChar>
      </w:r>
      <w:r w:rsidR="00CC5827">
        <w:instrText xml:space="preserve"> ADDIN EN.CITE.DATA </w:instrText>
      </w:r>
      <w:r w:rsidR="00CC5827">
        <w:fldChar w:fldCharType="end"/>
      </w:r>
      <w:r w:rsidR="00CC5F6E">
        <w:fldChar w:fldCharType="separate"/>
      </w:r>
      <w:r w:rsidR="00CC5827" w:rsidRPr="00CC5827">
        <w:rPr>
          <w:noProof/>
          <w:vertAlign w:val="superscript"/>
        </w:rPr>
        <w:t>2,25,26</w:t>
      </w:r>
      <w:r w:rsidR="00CC5F6E">
        <w:fldChar w:fldCharType="end"/>
      </w:r>
      <w:r w:rsidR="00CC5F6E">
        <w:t>.</w:t>
      </w:r>
      <w:r w:rsidR="00B63CFC">
        <w:t xml:space="preserve"> </w:t>
      </w:r>
    </w:p>
    <w:p w14:paraId="75CF5D82" w14:textId="77777777" w:rsidR="00662AC3" w:rsidRDefault="00662AC3" w:rsidP="000F120A">
      <w:pPr>
        <w:pStyle w:val="ListParagraph"/>
        <w:widowControl/>
        <w:autoSpaceDE/>
        <w:autoSpaceDN/>
        <w:adjustRightInd/>
        <w:ind w:left="0"/>
        <w:jc w:val="left"/>
      </w:pPr>
    </w:p>
    <w:p w14:paraId="4EA4A132" w14:textId="79DE5A97" w:rsidR="00770E2E" w:rsidRDefault="00E21C0B" w:rsidP="00770E2E">
      <w:pPr>
        <w:pStyle w:val="ListParagraph"/>
        <w:widowControl/>
        <w:numPr>
          <w:ilvl w:val="2"/>
          <w:numId w:val="26"/>
        </w:numPr>
        <w:autoSpaceDE/>
        <w:autoSpaceDN/>
        <w:adjustRightInd/>
        <w:jc w:val="left"/>
      </w:pPr>
      <w:r>
        <w:t>Chemically synthesize an RNA oligonucleotide substrate containing a 5'-hydroxyl end along with a 3'-fluorescent label. The fluorophore will be used for</w:t>
      </w:r>
      <w:r w:rsidR="007767BF">
        <w:t xml:space="preserve"> the </w:t>
      </w:r>
      <w:r>
        <w:t xml:space="preserve">visualization of </w:t>
      </w:r>
      <w:r w:rsidR="0098055B">
        <w:t xml:space="preserve">the </w:t>
      </w:r>
      <w:r>
        <w:t>RNA</w:t>
      </w:r>
      <w:r w:rsidR="00662AC3">
        <w:t>.</w:t>
      </w:r>
      <w:r w:rsidR="007767BF">
        <w:t xml:space="preserve"> </w:t>
      </w:r>
      <w:r w:rsidR="00662AC3">
        <w:t>Ensure that the fluorophore is</w:t>
      </w:r>
      <w:r>
        <w:t xml:space="preserve"> positioned on the RNA end that is not targeted for</w:t>
      </w:r>
      <w:r w:rsidR="007767BF">
        <w:t xml:space="preserve"> </w:t>
      </w:r>
      <w:r>
        <w:t>phosphorylation.</w:t>
      </w:r>
      <w:r w:rsidR="00954B2B" w:rsidRPr="00954B2B">
        <w:t xml:space="preserve"> </w:t>
      </w:r>
      <w:r w:rsidR="0067296B">
        <w:t>As an alternative</w:t>
      </w:r>
      <w:r w:rsidR="00954B2B">
        <w:t xml:space="preserve"> to commercial sources, internal and terminal fluorescent labeling of RNA substrates can be performed in-house using cost-effective protocols</w:t>
      </w:r>
      <w:r w:rsidR="00954B2B">
        <w:fldChar w:fldCharType="begin"/>
      </w:r>
      <w:r w:rsidR="00CC5827">
        <w:instrText xml:space="preserve"> ADDIN EN.CITE &lt;EndNote&gt;&lt;Cite&gt;&lt;Author&gt;Solomatin&lt;/Author&gt;&lt;Year&gt;2009&lt;/Year&gt;&lt;RecNum&gt;624&lt;/RecNum&gt;&lt;DisplayText&gt;&lt;style face="superscript"&gt;27&lt;/style&gt;&lt;/DisplayText&gt;&lt;record&gt;&lt;rec-number&gt;624&lt;/rec-number&gt;&lt;foreign-keys&gt;&lt;key app="EN" db-id="px0dde05dfftteexsaapf5rwfzapvr9wxxx0" timestamp="1579618944"&gt;624&lt;/key&gt;&lt;/foreign-keys&gt;&lt;ref-type name="Journal Article"&gt;17&lt;/ref-type&gt;&lt;contributors&gt;&lt;authors&gt;&lt;author&gt;Solomatin, S.&lt;/author&gt;&lt;author&gt;Herschlag, D.&lt;/author&gt;&lt;/authors&gt;&lt;/contributors&gt;&lt;auth-address&gt;Department of Biochemistry, Stanford University, Stanford, California, USA.&lt;/auth-address&gt;&lt;titles&gt;&lt;title&gt;Methods of site-specific labeling of RNA with fluorescent dyes&lt;/title&gt;&lt;secondary-title&gt;Methods Enzymol&lt;/secondary-title&gt;&lt;/titles&gt;&lt;periodical&gt;&lt;full-title&gt;Methods Enzymol&lt;/full-title&gt;&lt;/periodical&gt;&lt;pages&gt;47-68&lt;/pages&gt;&lt;volume&gt;469&lt;/volume&gt;&lt;edition&gt;2009/01/01&lt;/edition&gt;&lt;keywords&gt;&lt;keyword&gt;Fluorescent Dyes/*chemistry&lt;/keyword&gt;&lt;keyword&gt;RNA/*chemistry&lt;/keyword&gt;&lt;keyword&gt;Staining and Labeling/*methods&lt;/keyword&gt;&lt;/keywords&gt;&lt;dates&gt;&lt;year&gt;2009&lt;/year&gt;&lt;/dates&gt;&lt;isbn&gt;1557-7988 (Electronic)&amp;#xD;0076-6879 (Linking)&lt;/isbn&gt;&lt;accession-num&gt;20946784&lt;/accession-num&gt;&lt;urls&gt;&lt;related-urls&gt;&lt;url&gt;https://www.ncbi.nlm.nih.gov/pubmed/20946784&lt;/url&gt;&lt;/related-urls&gt;&lt;/urls&gt;&lt;electronic-resource-num&gt;10.1016/S0076-6879(09)69003-0&lt;/electronic-resource-num&gt;&lt;/record&gt;&lt;/Cite&gt;&lt;/EndNote&gt;</w:instrText>
      </w:r>
      <w:r w:rsidR="00954B2B">
        <w:fldChar w:fldCharType="separate"/>
      </w:r>
      <w:r w:rsidR="00CC5827" w:rsidRPr="00CC5827">
        <w:rPr>
          <w:noProof/>
          <w:vertAlign w:val="superscript"/>
        </w:rPr>
        <w:t>27</w:t>
      </w:r>
      <w:r w:rsidR="00954B2B">
        <w:fldChar w:fldCharType="end"/>
      </w:r>
      <w:r w:rsidR="00954B2B">
        <w:t xml:space="preserve">. </w:t>
      </w:r>
    </w:p>
    <w:p w14:paraId="7F3E5428" w14:textId="77777777" w:rsidR="00770E2E" w:rsidRDefault="00770E2E" w:rsidP="00770E2E">
      <w:pPr>
        <w:pStyle w:val="ListParagraph"/>
        <w:widowControl/>
        <w:autoSpaceDE/>
        <w:autoSpaceDN/>
        <w:adjustRightInd/>
        <w:ind w:left="0"/>
        <w:jc w:val="left"/>
      </w:pPr>
    </w:p>
    <w:p w14:paraId="64668309" w14:textId="3E1B61B6" w:rsidR="00662AC3" w:rsidRDefault="00954B2B" w:rsidP="00770E2E">
      <w:pPr>
        <w:pStyle w:val="ListParagraph"/>
        <w:widowControl/>
        <w:numPr>
          <w:ilvl w:val="2"/>
          <w:numId w:val="26"/>
        </w:numPr>
        <w:autoSpaceDE/>
        <w:autoSpaceDN/>
        <w:adjustRightInd/>
        <w:jc w:val="left"/>
      </w:pPr>
      <w:r>
        <w:t>R</w:t>
      </w:r>
      <w:r w:rsidR="00E21C0B">
        <w:t xml:space="preserve">emove excess fluorophore </w:t>
      </w:r>
      <w:r>
        <w:t xml:space="preserve">from </w:t>
      </w:r>
      <w:r w:rsidR="00E21C0B">
        <w:t>the RNA labeling reaction</w:t>
      </w:r>
      <w:r>
        <w:t xml:space="preserve"> by</w:t>
      </w:r>
      <w:r w:rsidR="00E21C0B">
        <w:t xml:space="preserve"> HPLC-purification</w:t>
      </w:r>
      <w:r w:rsidR="0084721D">
        <w:fldChar w:fldCharType="begin"/>
      </w:r>
      <w:r w:rsidR="00CC5827">
        <w:instrText xml:space="preserve"> ADDIN EN.CITE &lt;EndNote&gt;&lt;Cite&gt;&lt;Author&gt;Giusti&lt;/Author&gt;&lt;Year&gt;1993&lt;/Year&gt;&lt;RecNum&gt;630&lt;/RecNum&gt;&lt;DisplayText&gt;&lt;style face="superscript"&gt;28&lt;/style&gt;&lt;/DisplayText&gt;&lt;record&gt;&lt;rec-number&gt;630&lt;/rec-number&gt;&lt;foreign-keys&gt;&lt;key app="EN" db-id="px0dde05dfftteexsaapf5rwfzapvr9wxxx0" timestamp="1582491939"&gt;630&lt;/key&gt;&lt;/foreign-keys&gt;&lt;ref-type name="Journal Article"&gt;17&lt;/ref-type&gt;&lt;contributors&gt;&lt;authors&gt;&lt;author&gt;Giusti, W. G.&lt;/author&gt;&lt;author&gt;Adriano, T.&lt;/author&gt;&lt;/authors&gt;&lt;/contributors&gt;&lt;auth-address&gt;Applied Biosystems, Inc., Foster City, California 94404.&lt;/auth-address&gt;&lt;titles&gt;&lt;title&gt;Synthesis and characterization of 5&amp;apos;-fluorescent-dye-labeled oligonucleotides&lt;/title&gt;&lt;secondary-title&gt;PCR Methods Appl&lt;/secondary-title&gt;&lt;/titles&gt;&lt;periodical&gt;&lt;full-title&gt;PCR Methods Appl&lt;/full-title&gt;&lt;/periodical&gt;&lt;pages&gt;223-7&lt;/pages&gt;&lt;volume&gt;2&lt;/volume&gt;&lt;number&gt;3&lt;/number&gt;&lt;edition&gt;1993/02/01&lt;/edition&gt;&lt;keywords&gt;&lt;keyword&gt;Chromatography, High Pressure Liquid&lt;/keyword&gt;&lt;keyword&gt;Fluorescent Dyes/*chemistry&lt;/keyword&gt;&lt;keyword&gt;Oligonucleotides/*chemical synthesis/chemistry/isolation &amp;amp; purification&lt;/keyword&gt;&lt;keyword&gt;Spectrophotometry, Ultraviolet&lt;/keyword&gt;&lt;/keywords&gt;&lt;dates&gt;&lt;year&gt;1993&lt;/year&gt;&lt;pub-dates&gt;&lt;date&gt;Feb&lt;/date&gt;&lt;/pub-dates&gt;&lt;/dates&gt;&lt;isbn&gt;1054-9803 (Print)&amp;#xD;1054-9803 (Linking)&lt;/isbn&gt;&lt;accession-num&gt;8443574&lt;/accession-num&gt;&lt;urls&gt;&lt;related-urls&gt;&lt;url&gt;https://www.ncbi.nlm.nih.gov/pubmed/8443574&lt;/url&gt;&lt;/related-urls&gt;&lt;/urls&gt;&lt;electronic-resource-num&gt;10.1101/gr.2.3.223&lt;/electronic-resource-num&gt;&lt;/record&gt;&lt;/Cite&gt;&lt;/EndNote&gt;</w:instrText>
      </w:r>
      <w:r w:rsidR="0084721D">
        <w:fldChar w:fldCharType="separate"/>
      </w:r>
      <w:r w:rsidR="00CC5827" w:rsidRPr="00770E2E">
        <w:rPr>
          <w:noProof/>
          <w:vertAlign w:val="superscript"/>
        </w:rPr>
        <w:t>28</w:t>
      </w:r>
      <w:r w:rsidR="0084721D">
        <w:fldChar w:fldCharType="end"/>
      </w:r>
      <w:r w:rsidR="0084721D">
        <w:t>.</w:t>
      </w:r>
      <w:r w:rsidR="00165F23">
        <w:t xml:space="preserve"> </w:t>
      </w:r>
    </w:p>
    <w:p w14:paraId="538D79FC" w14:textId="77777777" w:rsidR="00770E2E" w:rsidRDefault="00770E2E" w:rsidP="00770E2E">
      <w:pPr>
        <w:pStyle w:val="ListParagraph"/>
        <w:widowControl/>
        <w:autoSpaceDE/>
        <w:autoSpaceDN/>
        <w:adjustRightInd/>
        <w:ind w:left="0"/>
        <w:jc w:val="left"/>
      </w:pPr>
    </w:p>
    <w:p w14:paraId="05ED45E3" w14:textId="625B455E" w:rsidR="00E21C0B" w:rsidRDefault="00E21C0B" w:rsidP="000F120A">
      <w:pPr>
        <w:pStyle w:val="ListParagraph"/>
        <w:widowControl/>
        <w:numPr>
          <w:ilvl w:val="2"/>
          <w:numId w:val="26"/>
        </w:numPr>
        <w:autoSpaceDE/>
        <w:autoSpaceDN/>
        <w:adjustRightInd/>
        <w:jc w:val="left"/>
      </w:pPr>
      <w:r>
        <w:t>Resuspend the</w:t>
      </w:r>
      <w:r w:rsidR="007767BF">
        <w:t xml:space="preserve"> lyophilized</w:t>
      </w:r>
      <w:r>
        <w:t xml:space="preserve"> RNA using RNase-free water to 50</w:t>
      </w:r>
      <w:r w:rsidR="00075D7E">
        <w:t>0</w:t>
      </w:r>
      <w:r>
        <w:t xml:space="preserve"> </w:t>
      </w:r>
      <w:proofErr w:type="spellStart"/>
      <w:r w:rsidR="00075D7E">
        <w:t>n</w:t>
      </w:r>
      <w:r>
        <w:t>M.</w:t>
      </w:r>
      <w:proofErr w:type="spellEnd"/>
    </w:p>
    <w:p w14:paraId="46D12CEE" w14:textId="77777777" w:rsidR="00662AC3" w:rsidRDefault="00662AC3" w:rsidP="000F120A">
      <w:pPr>
        <w:pStyle w:val="ListParagraph"/>
        <w:widowControl/>
        <w:autoSpaceDE/>
        <w:autoSpaceDN/>
        <w:adjustRightInd/>
        <w:ind w:left="0"/>
        <w:jc w:val="left"/>
      </w:pPr>
    </w:p>
    <w:p w14:paraId="7A9ED4C7" w14:textId="479787DF" w:rsidR="00E21C0B" w:rsidRDefault="00E21C0B" w:rsidP="000F120A">
      <w:pPr>
        <w:pStyle w:val="ListParagraph"/>
        <w:widowControl/>
        <w:numPr>
          <w:ilvl w:val="2"/>
          <w:numId w:val="26"/>
        </w:numPr>
        <w:autoSpaceDE/>
        <w:autoSpaceDN/>
        <w:adjustRightInd/>
        <w:jc w:val="left"/>
      </w:pPr>
      <w:r>
        <w:t xml:space="preserve">Store RNA </w:t>
      </w:r>
      <w:r w:rsidR="0067296B">
        <w:t xml:space="preserve">aliquots </w:t>
      </w:r>
      <w:r>
        <w:t>at -80 °C for long-term storage or -20 °C for short</w:t>
      </w:r>
      <w:r w:rsidR="0098055B">
        <w:t>-</w:t>
      </w:r>
      <w:r>
        <w:t>term storage.</w:t>
      </w:r>
    </w:p>
    <w:p w14:paraId="66BC3BE0" w14:textId="77777777" w:rsidR="00154DF8" w:rsidRDefault="00154DF8" w:rsidP="00770E2E">
      <w:pPr>
        <w:pStyle w:val="ListParagraph"/>
        <w:widowControl/>
        <w:autoSpaceDE/>
        <w:autoSpaceDN/>
        <w:adjustRightInd/>
        <w:ind w:left="0"/>
        <w:jc w:val="left"/>
      </w:pPr>
    </w:p>
    <w:p w14:paraId="1CCE1265" w14:textId="28C07876" w:rsidR="00154DF8" w:rsidRPr="007F30DF" w:rsidRDefault="00465ED3" w:rsidP="00770E2E">
      <w:pPr>
        <w:pStyle w:val="ListParagraph"/>
        <w:widowControl/>
        <w:numPr>
          <w:ilvl w:val="1"/>
          <w:numId w:val="26"/>
        </w:numPr>
        <w:autoSpaceDE/>
        <w:autoSpaceDN/>
        <w:adjustRightInd/>
        <w:jc w:val="left"/>
        <w:rPr>
          <w:bCs/>
        </w:rPr>
      </w:pPr>
      <w:r w:rsidRPr="007F30DF">
        <w:rPr>
          <w:bCs/>
        </w:rPr>
        <w:t xml:space="preserve">Prepare </w:t>
      </w:r>
      <w:r w:rsidR="00154DF8" w:rsidRPr="007F30DF">
        <w:rPr>
          <w:bCs/>
        </w:rPr>
        <w:t xml:space="preserve">the ATP </w:t>
      </w:r>
      <w:r w:rsidR="0098055B" w:rsidRPr="007F30DF">
        <w:rPr>
          <w:bCs/>
        </w:rPr>
        <w:t>concentration series</w:t>
      </w:r>
      <w:r w:rsidRPr="007F30DF">
        <w:rPr>
          <w:bCs/>
        </w:rPr>
        <w:t>.</w:t>
      </w:r>
    </w:p>
    <w:p w14:paraId="1111FDCA" w14:textId="77777777" w:rsidR="00154DF8" w:rsidRDefault="00154DF8" w:rsidP="00154DF8">
      <w:pPr>
        <w:pStyle w:val="ListParagraph"/>
        <w:ind w:left="0"/>
      </w:pPr>
    </w:p>
    <w:p w14:paraId="4FD5644B" w14:textId="1A87CF90" w:rsidR="00154DF8" w:rsidRPr="000F120A" w:rsidRDefault="00154DF8" w:rsidP="00154DF8">
      <w:pPr>
        <w:pStyle w:val="ListParagraph"/>
        <w:ind w:left="0"/>
      </w:pPr>
      <w:r>
        <w:t xml:space="preserve">1.4.1. </w:t>
      </w:r>
      <w:r w:rsidRPr="000F120A">
        <w:t xml:space="preserve">Make a 20 mM working stock of ATP using </w:t>
      </w:r>
      <w:r w:rsidR="0098055B" w:rsidRPr="000F120A">
        <w:t xml:space="preserve">Reaction Buffer </w:t>
      </w:r>
      <w:r w:rsidRPr="000F120A">
        <w:t>(see step</w:t>
      </w:r>
      <w:r>
        <w:t xml:space="preserve"> </w:t>
      </w:r>
      <w:r w:rsidRPr="000F120A">
        <w:t xml:space="preserve">1.1.1). </w:t>
      </w:r>
      <w:r>
        <w:t>Use t</w:t>
      </w:r>
      <w:r w:rsidRPr="000F120A">
        <w:t xml:space="preserve">his working stock to generate </w:t>
      </w:r>
      <w:r>
        <w:t xml:space="preserve">four serial </w:t>
      </w:r>
      <w:r w:rsidRPr="000F120A">
        <w:t>dilution</w:t>
      </w:r>
      <w:r w:rsidR="002F6869">
        <w:t>s</w:t>
      </w:r>
      <w:r w:rsidRPr="000F120A">
        <w:t xml:space="preserve"> </w:t>
      </w:r>
      <w:r>
        <w:t>r</w:t>
      </w:r>
      <w:r w:rsidRPr="000F120A">
        <w:t>anging from 20 mM</w:t>
      </w:r>
      <w:r w:rsidR="0067296B" w:rsidRPr="008C11E0">
        <w:t>–</w:t>
      </w:r>
      <w:r w:rsidRPr="000F120A">
        <w:t xml:space="preserve">0.02 </w:t>
      </w:r>
      <w:proofErr w:type="spellStart"/>
      <w:r w:rsidRPr="000F120A">
        <w:t>mM.</w:t>
      </w:r>
      <w:proofErr w:type="spellEnd"/>
    </w:p>
    <w:p w14:paraId="48755F19" w14:textId="77777777" w:rsidR="00154DF8" w:rsidRPr="000F120A" w:rsidRDefault="00154DF8" w:rsidP="00154DF8">
      <w:pPr>
        <w:pStyle w:val="ListParagraph"/>
        <w:ind w:left="0"/>
      </w:pPr>
    </w:p>
    <w:p w14:paraId="59CE115B" w14:textId="4292BD2B" w:rsidR="00154DF8" w:rsidRPr="000F120A" w:rsidRDefault="00154DF8" w:rsidP="00154DF8">
      <w:pPr>
        <w:pStyle w:val="ListParagraph"/>
        <w:ind w:left="0"/>
      </w:pPr>
      <w:r>
        <w:t>1</w:t>
      </w:r>
      <w:r w:rsidRPr="000F120A">
        <w:t>.</w:t>
      </w:r>
      <w:r>
        <w:t>4</w:t>
      </w:r>
      <w:r w:rsidRPr="000F120A">
        <w:t xml:space="preserve">.2. To make the first dilution of the concentration series, mix 1 </w:t>
      </w:r>
      <w:r w:rsidRPr="000F120A">
        <w:sym w:font="Symbol" w:char="F06D"/>
      </w:r>
      <w:r w:rsidRPr="000F120A">
        <w:t xml:space="preserve">L of the 20 mM ATP working stock with 9 </w:t>
      </w:r>
      <w:r w:rsidRPr="000F120A">
        <w:sym w:font="Symbol" w:char="F06D"/>
      </w:r>
      <w:r w:rsidRPr="000F120A">
        <w:t xml:space="preserve">L of Reaction Buffer. This will result in a 10-fold dilution of the ATP with a final </w:t>
      </w:r>
      <w:r w:rsidRPr="000F120A">
        <w:lastRenderedPageBreak/>
        <w:t xml:space="preserve">concentration of 2 </w:t>
      </w:r>
      <w:proofErr w:type="spellStart"/>
      <w:r w:rsidRPr="000F120A">
        <w:t>mM.</w:t>
      </w:r>
      <w:proofErr w:type="spellEnd"/>
      <w:r w:rsidRPr="000F120A">
        <w:t xml:space="preserve"> </w:t>
      </w:r>
    </w:p>
    <w:p w14:paraId="517CB0A4" w14:textId="77777777" w:rsidR="00154DF8" w:rsidRPr="000F120A" w:rsidRDefault="00154DF8" w:rsidP="00154DF8">
      <w:pPr>
        <w:pStyle w:val="ListParagraph"/>
        <w:ind w:left="0"/>
      </w:pPr>
    </w:p>
    <w:p w14:paraId="37916297" w14:textId="207A3D74" w:rsidR="00154DF8" w:rsidRPr="000F120A" w:rsidRDefault="00154DF8" w:rsidP="00154DF8">
      <w:pPr>
        <w:pStyle w:val="ListParagraph"/>
        <w:ind w:left="0"/>
      </w:pPr>
      <w:r>
        <w:t>1</w:t>
      </w:r>
      <w:r w:rsidRPr="000F120A">
        <w:t>.</w:t>
      </w:r>
      <w:r>
        <w:t>4</w:t>
      </w:r>
      <w:r w:rsidRPr="000F120A">
        <w:t xml:space="preserve">.3. </w:t>
      </w:r>
      <w:r w:rsidR="0098055B">
        <w:t>Use t</w:t>
      </w:r>
      <w:r w:rsidRPr="000F120A">
        <w:t xml:space="preserve">he 2 mM ATP stock generated in step 1.4.2 to make the next dilution in the concentration series. Mix 1 </w:t>
      </w:r>
      <w:r w:rsidRPr="000F120A">
        <w:sym w:font="Symbol" w:char="F06D"/>
      </w:r>
      <w:r w:rsidRPr="000F120A">
        <w:t xml:space="preserve">L of the 2 mM ATP stock with 9 </w:t>
      </w:r>
      <w:r w:rsidRPr="000F120A">
        <w:sym w:font="Symbol" w:char="F06D"/>
      </w:r>
      <w:r w:rsidRPr="000F120A">
        <w:t xml:space="preserve">L of Reaction Buffer. This will make a new ATP stock concentration of 0.2 </w:t>
      </w:r>
      <w:proofErr w:type="spellStart"/>
      <w:r w:rsidRPr="000F120A">
        <w:t>mM.</w:t>
      </w:r>
      <w:proofErr w:type="spellEnd"/>
    </w:p>
    <w:p w14:paraId="5F7FFA9E" w14:textId="77777777" w:rsidR="00154DF8" w:rsidRPr="000F120A" w:rsidRDefault="00154DF8" w:rsidP="00154DF8">
      <w:pPr>
        <w:pStyle w:val="ListParagraph"/>
        <w:ind w:left="0"/>
      </w:pPr>
    </w:p>
    <w:p w14:paraId="4BBE6F57" w14:textId="17F4A6E9" w:rsidR="00154DF8" w:rsidRDefault="00154DF8" w:rsidP="00154DF8">
      <w:pPr>
        <w:pStyle w:val="ListParagraph"/>
        <w:ind w:left="0"/>
      </w:pPr>
      <w:r>
        <w:t>1</w:t>
      </w:r>
      <w:r w:rsidRPr="000F120A">
        <w:t>.</w:t>
      </w:r>
      <w:r>
        <w:t>4</w:t>
      </w:r>
      <w:r w:rsidRPr="000F120A">
        <w:t xml:space="preserve">.4. Continue diluting 1 </w:t>
      </w:r>
      <w:r w:rsidRPr="000F120A">
        <w:sym w:font="Symbol" w:char="F06D"/>
      </w:r>
      <w:r w:rsidRPr="000F120A">
        <w:t xml:space="preserve">L of the previous ATP stock with 9 </w:t>
      </w:r>
      <w:r w:rsidRPr="000F120A">
        <w:sym w:font="Symbol" w:char="F06D"/>
      </w:r>
      <w:r w:rsidRPr="000F120A">
        <w:t xml:space="preserve">L of Reaction Buffer to make the subsequent ATP stock in the concentration series. </w:t>
      </w:r>
    </w:p>
    <w:p w14:paraId="3A55C2CA" w14:textId="77777777" w:rsidR="00E21C0B" w:rsidRPr="00C36DB8" w:rsidRDefault="00E21C0B" w:rsidP="000F120A">
      <w:pPr>
        <w:pStyle w:val="ListParagraph"/>
        <w:ind w:left="0"/>
      </w:pPr>
    </w:p>
    <w:p w14:paraId="071E99D3" w14:textId="5919DED5" w:rsidR="00E21C0B" w:rsidRPr="00514A71" w:rsidRDefault="00E21C0B" w:rsidP="00290C17">
      <w:pPr>
        <w:pStyle w:val="ListParagraph"/>
        <w:widowControl/>
        <w:numPr>
          <w:ilvl w:val="0"/>
          <w:numId w:val="26"/>
        </w:numPr>
        <w:autoSpaceDE/>
        <w:autoSpaceDN/>
        <w:adjustRightInd/>
        <w:jc w:val="left"/>
        <w:rPr>
          <w:b/>
          <w:iCs/>
          <w:highlight w:val="yellow"/>
        </w:rPr>
      </w:pPr>
      <w:r w:rsidRPr="00514A71">
        <w:rPr>
          <w:b/>
          <w:iCs/>
          <w:highlight w:val="yellow"/>
        </w:rPr>
        <w:t xml:space="preserve">In vitro RNA </w:t>
      </w:r>
      <w:r w:rsidR="0084378E" w:rsidRPr="00514A71">
        <w:rPr>
          <w:b/>
          <w:iCs/>
          <w:highlight w:val="yellow"/>
        </w:rPr>
        <w:t>kinase reaction</w:t>
      </w:r>
    </w:p>
    <w:p w14:paraId="2F927EBB" w14:textId="77777777" w:rsidR="007767BF" w:rsidRDefault="007767BF" w:rsidP="000F120A">
      <w:pPr>
        <w:pStyle w:val="ListParagraph"/>
        <w:ind w:left="0"/>
      </w:pPr>
    </w:p>
    <w:p w14:paraId="3BFFF058" w14:textId="0A5560E6" w:rsidR="00E21C0B" w:rsidRDefault="00E21C0B" w:rsidP="000F120A">
      <w:pPr>
        <w:pStyle w:val="ListParagraph"/>
        <w:ind w:left="0"/>
      </w:pPr>
      <w:r w:rsidRPr="00E76934">
        <w:t xml:space="preserve">NOTE: </w:t>
      </w:r>
      <w:r w:rsidR="007767BF">
        <w:t>T</w:t>
      </w:r>
      <w:r w:rsidRPr="00E76934">
        <w:t>his assay</w:t>
      </w:r>
      <w:r w:rsidR="007767BF">
        <w:t xml:space="preserve"> can be used to measure</w:t>
      </w:r>
      <w:r w:rsidRPr="00E76934">
        <w:t xml:space="preserve"> </w:t>
      </w:r>
      <w:r w:rsidR="00662AC3">
        <w:t>several variables such as</w:t>
      </w:r>
      <w:r w:rsidRPr="00E76934">
        <w:t xml:space="preserve"> time, nucleotide levels</w:t>
      </w:r>
      <w:r w:rsidR="0084378E">
        <w:t>,</w:t>
      </w:r>
      <w:r w:rsidRPr="00E76934">
        <w:t xml:space="preserve"> or enzyme concentration. The goal of this experiment is to assess the amount of phosphorylated RNA in the presence of constant </w:t>
      </w:r>
      <w:r w:rsidR="00075D7E" w:rsidRPr="00E76934">
        <w:t xml:space="preserve">Las1-Grc3 </w:t>
      </w:r>
      <w:r w:rsidR="00B63CFC" w:rsidRPr="00E76934">
        <w:t>complex</w:t>
      </w:r>
      <w:r w:rsidR="00075D7E" w:rsidRPr="00E76934">
        <w:t xml:space="preserve"> and </w:t>
      </w:r>
      <w:r w:rsidRPr="00E76934">
        <w:t xml:space="preserve">varying </w:t>
      </w:r>
      <w:r w:rsidR="00075D7E" w:rsidRPr="00E76934">
        <w:t>ATP levels</w:t>
      </w:r>
      <w:r w:rsidRPr="00E76934">
        <w:t xml:space="preserve">. </w:t>
      </w:r>
    </w:p>
    <w:p w14:paraId="7768FBD5" w14:textId="77777777" w:rsidR="00662AC3" w:rsidRPr="00E76934" w:rsidRDefault="00662AC3" w:rsidP="000F120A">
      <w:pPr>
        <w:pStyle w:val="ListParagraph"/>
        <w:ind w:left="0"/>
      </w:pPr>
    </w:p>
    <w:p w14:paraId="2BF7A655" w14:textId="745190D0" w:rsidR="00440428" w:rsidRPr="00514A71" w:rsidRDefault="00440428" w:rsidP="00770E2E">
      <w:pPr>
        <w:pStyle w:val="ListParagraph"/>
        <w:numPr>
          <w:ilvl w:val="1"/>
          <w:numId w:val="26"/>
        </w:numPr>
        <w:rPr>
          <w:highlight w:val="yellow"/>
        </w:rPr>
      </w:pPr>
      <w:r w:rsidRPr="00514A71">
        <w:rPr>
          <w:highlight w:val="yellow"/>
        </w:rPr>
        <w:t>F</w:t>
      </w:r>
      <w:r w:rsidR="00E21C0B" w:rsidRPr="00514A71">
        <w:rPr>
          <w:highlight w:val="yellow"/>
        </w:rPr>
        <w:t>or each RNA</w:t>
      </w:r>
      <w:r w:rsidR="00075D7E" w:rsidRPr="00514A71">
        <w:rPr>
          <w:highlight w:val="yellow"/>
        </w:rPr>
        <w:t>-</w:t>
      </w:r>
      <w:r w:rsidR="0084378E" w:rsidRPr="00514A71">
        <w:rPr>
          <w:highlight w:val="yellow"/>
        </w:rPr>
        <w:t xml:space="preserve">enzyme </w:t>
      </w:r>
      <w:r w:rsidR="00E21C0B" w:rsidRPr="00514A71">
        <w:rPr>
          <w:highlight w:val="yellow"/>
        </w:rPr>
        <w:t xml:space="preserve">kinase reaction, combine 1 </w:t>
      </w:r>
      <w:r w:rsidR="00E21C0B" w:rsidRPr="00514A71">
        <w:rPr>
          <w:highlight w:val="yellow"/>
        </w:rPr>
        <w:sym w:font="Symbol" w:char="F06D"/>
      </w:r>
      <w:r w:rsidR="00E21C0B" w:rsidRPr="00514A71">
        <w:rPr>
          <w:highlight w:val="yellow"/>
        </w:rPr>
        <w:t>L of 50</w:t>
      </w:r>
      <w:r w:rsidR="00075D7E" w:rsidRPr="00514A71">
        <w:rPr>
          <w:highlight w:val="yellow"/>
        </w:rPr>
        <w:t>0</w:t>
      </w:r>
      <w:r w:rsidR="00E21C0B" w:rsidRPr="00514A71">
        <w:rPr>
          <w:highlight w:val="yellow"/>
        </w:rPr>
        <w:t xml:space="preserve"> </w:t>
      </w:r>
      <w:proofErr w:type="spellStart"/>
      <w:r w:rsidR="00075D7E" w:rsidRPr="00514A71">
        <w:rPr>
          <w:highlight w:val="yellow"/>
        </w:rPr>
        <w:t>n</w:t>
      </w:r>
      <w:r w:rsidR="00E21C0B" w:rsidRPr="00514A71">
        <w:rPr>
          <w:highlight w:val="yellow"/>
        </w:rPr>
        <w:t>M</w:t>
      </w:r>
      <w:proofErr w:type="spellEnd"/>
      <w:r w:rsidR="00E21C0B" w:rsidRPr="00514A71">
        <w:rPr>
          <w:highlight w:val="yellow"/>
        </w:rPr>
        <w:t xml:space="preserve"> RNA</w:t>
      </w:r>
      <w:r w:rsidR="007767BF" w:rsidRPr="00514A71">
        <w:rPr>
          <w:highlight w:val="yellow"/>
        </w:rPr>
        <w:t xml:space="preserve"> </w:t>
      </w:r>
      <w:r w:rsidR="00E21C0B" w:rsidRPr="00514A71">
        <w:rPr>
          <w:highlight w:val="yellow"/>
        </w:rPr>
        <w:t xml:space="preserve">substrate, </w:t>
      </w:r>
      <w:r w:rsidR="00075D7E" w:rsidRPr="00514A71">
        <w:rPr>
          <w:highlight w:val="yellow"/>
        </w:rPr>
        <w:t>8.</w:t>
      </w:r>
      <w:r w:rsidRPr="00514A71">
        <w:rPr>
          <w:highlight w:val="yellow"/>
        </w:rPr>
        <w:t>3</w:t>
      </w:r>
      <w:r w:rsidR="00E21C0B" w:rsidRPr="00514A71">
        <w:rPr>
          <w:highlight w:val="yellow"/>
        </w:rPr>
        <w:t xml:space="preserve"> </w:t>
      </w:r>
      <w:r w:rsidR="00E21C0B" w:rsidRPr="00514A71">
        <w:rPr>
          <w:highlight w:val="yellow"/>
        </w:rPr>
        <w:sym w:font="Symbol" w:char="F06D"/>
      </w:r>
      <w:r w:rsidR="00E21C0B" w:rsidRPr="00514A71">
        <w:rPr>
          <w:highlight w:val="yellow"/>
        </w:rPr>
        <w:t xml:space="preserve">L of </w:t>
      </w:r>
      <w:r w:rsidR="00075D7E" w:rsidRPr="00514A71">
        <w:rPr>
          <w:highlight w:val="yellow"/>
        </w:rPr>
        <w:t>130</w:t>
      </w:r>
      <w:r w:rsidRPr="00514A71">
        <w:rPr>
          <w:highlight w:val="yellow"/>
        </w:rPr>
        <w:t xml:space="preserve"> </w:t>
      </w:r>
      <w:proofErr w:type="spellStart"/>
      <w:r w:rsidRPr="00514A71">
        <w:rPr>
          <w:highlight w:val="yellow"/>
        </w:rPr>
        <w:t>nM</w:t>
      </w:r>
      <w:proofErr w:type="spellEnd"/>
      <w:r w:rsidRPr="00514A71">
        <w:rPr>
          <w:highlight w:val="yellow"/>
        </w:rPr>
        <w:t xml:space="preserve"> Las1-Grc3, </w:t>
      </w:r>
      <w:r w:rsidR="00E21C0B" w:rsidRPr="00514A71">
        <w:rPr>
          <w:highlight w:val="yellow"/>
        </w:rPr>
        <w:t xml:space="preserve">and </w:t>
      </w:r>
      <w:r w:rsidRPr="00514A71">
        <w:rPr>
          <w:highlight w:val="yellow"/>
        </w:rPr>
        <w:t>0.</w:t>
      </w:r>
      <w:r w:rsidR="00E21C0B" w:rsidRPr="00514A71">
        <w:rPr>
          <w:highlight w:val="yellow"/>
        </w:rPr>
        <w:t xml:space="preserve">2 </w:t>
      </w:r>
      <w:r w:rsidR="00E21C0B" w:rsidRPr="00514A71">
        <w:rPr>
          <w:highlight w:val="yellow"/>
        </w:rPr>
        <w:sym w:font="Symbol" w:char="F06D"/>
      </w:r>
      <w:r w:rsidR="00E21C0B" w:rsidRPr="00514A71">
        <w:rPr>
          <w:highlight w:val="yellow"/>
        </w:rPr>
        <w:t xml:space="preserve">L of </w:t>
      </w:r>
      <w:r w:rsidRPr="00514A71">
        <w:rPr>
          <w:highlight w:val="yellow"/>
        </w:rPr>
        <w:t xml:space="preserve">5 mM EDTA. </w:t>
      </w:r>
    </w:p>
    <w:p w14:paraId="0E7DEDC1" w14:textId="414B4065" w:rsidR="00251508" w:rsidRDefault="00440428" w:rsidP="000F120A">
      <w:pPr>
        <w:pStyle w:val="ListParagraph"/>
        <w:ind w:left="0"/>
      </w:pPr>
      <w:r w:rsidRPr="004F6AB2">
        <w:tab/>
      </w:r>
    </w:p>
    <w:p w14:paraId="109C1030" w14:textId="31D37B4D" w:rsidR="00E21C0B" w:rsidRPr="004F6AB2" w:rsidRDefault="00E21C0B" w:rsidP="000F120A">
      <w:pPr>
        <w:pStyle w:val="ListParagraph"/>
        <w:ind w:left="0"/>
      </w:pPr>
      <w:r w:rsidRPr="004F6AB2">
        <w:t xml:space="preserve">NOTE: </w:t>
      </w:r>
      <w:r w:rsidR="00CF1DE9">
        <w:t xml:space="preserve">If </w:t>
      </w:r>
      <w:r w:rsidR="0067296B">
        <w:t xml:space="preserve">carrying out </w:t>
      </w:r>
      <w:r w:rsidR="00CF1DE9">
        <w:t xml:space="preserve">several </w:t>
      </w:r>
      <w:r w:rsidR="0067296B">
        <w:t>reactions</w:t>
      </w:r>
      <w:r w:rsidR="0084378E">
        <w:t>,</w:t>
      </w:r>
      <w:r w:rsidR="00CF1DE9">
        <w:t xml:space="preserve"> prepare </w:t>
      </w:r>
      <w:r w:rsidRPr="004F6AB2">
        <w:t>a master stock of the RNA</w:t>
      </w:r>
      <w:r w:rsidR="00440428" w:rsidRPr="004F6AB2">
        <w:t>-</w:t>
      </w:r>
      <w:r w:rsidR="0084378E" w:rsidRPr="004F6AB2">
        <w:t xml:space="preserve">enzyme </w:t>
      </w:r>
      <w:r w:rsidRPr="004F6AB2">
        <w:t xml:space="preserve">mixture and aliquot </w:t>
      </w:r>
      <w:r w:rsidR="00440428" w:rsidRPr="004F6AB2">
        <w:t>9.5</w:t>
      </w:r>
      <w:r w:rsidRPr="004F6AB2">
        <w:t xml:space="preserve"> </w:t>
      </w:r>
      <w:r w:rsidRPr="004F6AB2">
        <w:sym w:font="Symbol" w:char="F06D"/>
      </w:r>
      <w:r w:rsidRPr="004F6AB2">
        <w:t xml:space="preserve">L of this master mix to each reaction tube. </w:t>
      </w:r>
    </w:p>
    <w:p w14:paraId="24AD1881" w14:textId="77777777" w:rsidR="00154DF8" w:rsidRPr="004F6AB2" w:rsidRDefault="00154DF8" w:rsidP="000F120A">
      <w:pPr>
        <w:pStyle w:val="ListParagraph"/>
        <w:ind w:left="0"/>
      </w:pPr>
    </w:p>
    <w:p w14:paraId="0455EE49" w14:textId="1381162F" w:rsidR="00E21C0B" w:rsidRPr="00514A71" w:rsidRDefault="00290C17" w:rsidP="000F120A">
      <w:pPr>
        <w:pStyle w:val="ListParagraph"/>
        <w:ind w:left="0"/>
        <w:rPr>
          <w:highlight w:val="yellow"/>
        </w:rPr>
      </w:pPr>
      <w:r w:rsidRPr="00514A71">
        <w:rPr>
          <w:highlight w:val="yellow"/>
        </w:rPr>
        <w:t>2</w:t>
      </w:r>
      <w:r w:rsidR="00E21C0B" w:rsidRPr="00514A71">
        <w:rPr>
          <w:highlight w:val="yellow"/>
        </w:rPr>
        <w:t>.</w:t>
      </w:r>
      <w:r w:rsidR="00154DF8" w:rsidRPr="00514A71">
        <w:rPr>
          <w:highlight w:val="yellow"/>
        </w:rPr>
        <w:t>2</w:t>
      </w:r>
      <w:r w:rsidR="00E21C0B" w:rsidRPr="00514A71">
        <w:rPr>
          <w:highlight w:val="yellow"/>
        </w:rPr>
        <w:t xml:space="preserve">. </w:t>
      </w:r>
      <w:r w:rsidR="0084378E">
        <w:rPr>
          <w:highlight w:val="yellow"/>
        </w:rPr>
        <w:t>Start</w:t>
      </w:r>
      <w:r w:rsidR="00E21C0B" w:rsidRPr="00514A71">
        <w:rPr>
          <w:highlight w:val="yellow"/>
        </w:rPr>
        <w:t xml:space="preserve"> the </w:t>
      </w:r>
      <w:r w:rsidR="0084378E">
        <w:rPr>
          <w:highlight w:val="yellow"/>
        </w:rPr>
        <w:t>a</w:t>
      </w:r>
      <w:r w:rsidR="00E21C0B" w:rsidRPr="00514A71">
        <w:rPr>
          <w:highlight w:val="yellow"/>
        </w:rPr>
        <w:t>ssay</w:t>
      </w:r>
      <w:r w:rsidR="0084378E">
        <w:rPr>
          <w:highlight w:val="yellow"/>
        </w:rPr>
        <w:t>.</w:t>
      </w:r>
    </w:p>
    <w:p w14:paraId="1416F2C7" w14:textId="77777777" w:rsidR="00662AC3" w:rsidRPr="00514A71" w:rsidRDefault="00662AC3" w:rsidP="000F120A">
      <w:pPr>
        <w:pStyle w:val="ListParagraph"/>
        <w:ind w:left="0"/>
        <w:rPr>
          <w:highlight w:val="yellow"/>
        </w:rPr>
      </w:pPr>
    </w:p>
    <w:p w14:paraId="6FA31D11" w14:textId="1F326E1B" w:rsidR="00E21C0B" w:rsidRPr="00514A71" w:rsidRDefault="00290C17" w:rsidP="000F120A">
      <w:pPr>
        <w:pStyle w:val="ListParagraph"/>
        <w:ind w:left="0"/>
        <w:rPr>
          <w:highlight w:val="yellow"/>
        </w:rPr>
      </w:pPr>
      <w:r w:rsidRPr="00514A71">
        <w:rPr>
          <w:highlight w:val="yellow"/>
        </w:rPr>
        <w:t>2</w:t>
      </w:r>
      <w:r w:rsidR="00E21C0B" w:rsidRPr="00514A71">
        <w:rPr>
          <w:highlight w:val="yellow"/>
        </w:rPr>
        <w:t>.</w:t>
      </w:r>
      <w:r w:rsidR="00154DF8" w:rsidRPr="00514A71">
        <w:rPr>
          <w:highlight w:val="yellow"/>
        </w:rPr>
        <w:t>2</w:t>
      </w:r>
      <w:r w:rsidR="00E21C0B" w:rsidRPr="00514A71">
        <w:rPr>
          <w:highlight w:val="yellow"/>
        </w:rPr>
        <w:t xml:space="preserve">.1. Set the heat block to 37 °C. </w:t>
      </w:r>
    </w:p>
    <w:p w14:paraId="4E492E9B" w14:textId="77777777" w:rsidR="00662AC3" w:rsidRPr="00514A71" w:rsidRDefault="00662AC3" w:rsidP="000F120A">
      <w:pPr>
        <w:pStyle w:val="ListParagraph"/>
        <w:ind w:left="0"/>
        <w:rPr>
          <w:highlight w:val="yellow"/>
        </w:rPr>
      </w:pPr>
    </w:p>
    <w:p w14:paraId="5F9EF801" w14:textId="1471F791" w:rsidR="00E21C0B" w:rsidRPr="00770E2E" w:rsidRDefault="00A11179" w:rsidP="000F120A">
      <w:pPr>
        <w:pStyle w:val="ListParagraph"/>
        <w:ind w:left="0"/>
      </w:pPr>
      <w:r w:rsidRPr="00514A71">
        <w:rPr>
          <w:highlight w:val="yellow"/>
        </w:rPr>
        <w:t>2</w:t>
      </w:r>
      <w:r w:rsidR="00E21C0B" w:rsidRPr="00514A71">
        <w:rPr>
          <w:highlight w:val="yellow"/>
        </w:rPr>
        <w:t>.</w:t>
      </w:r>
      <w:r w:rsidR="00154DF8" w:rsidRPr="00514A71">
        <w:rPr>
          <w:highlight w:val="yellow"/>
        </w:rPr>
        <w:t>2</w:t>
      </w:r>
      <w:r w:rsidR="00E21C0B" w:rsidRPr="00514A71">
        <w:rPr>
          <w:highlight w:val="yellow"/>
        </w:rPr>
        <w:t xml:space="preserve">.2. At 10 s intervals, mix </w:t>
      </w:r>
      <w:r w:rsidR="00FD0BC5" w:rsidRPr="00514A71">
        <w:rPr>
          <w:highlight w:val="yellow"/>
        </w:rPr>
        <w:t>0.5</w:t>
      </w:r>
      <w:r w:rsidR="00E21C0B" w:rsidRPr="00514A71">
        <w:rPr>
          <w:highlight w:val="yellow"/>
        </w:rPr>
        <w:t xml:space="preserve"> </w:t>
      </w:r>
      <w:r w:rsidR="00E21C0B" w:rsidRPr="00514A71">
        <w:rPr>
          <w:highlight w:val="yellow"/>
        </w:rPr>
        <w:sym w:font="Symbol" w:char="F06D"/>
      </w:r>
      <w:r w:rsidR="00E21C0B" w:rsidRPr="00514A71">
        <w:rPr>
          <w:highlight w:val="yellow"/>
        </w:rPr>
        <w:t xml:space="preserve">L of </w:t>
      </w:r>
      <w:r w:rsidR="002F6869" w:rsidRPr="00514A71">
        <w:rPr>
          <w:highlight w:val="yellow"/>
        </w:rPr>
        <w:t>one</w:t>
      </w:r>
      <w:r w:rsidR="00E21C0B" w:rsidRPr="00514A71">
        <w:rPr>
          <w:highlight w:val="yellow"/>
        </w:rPr>
        <w:t xml:space="preserve"> </w:t>
      </w:r>
      <w:r w:rsidR="00FD0BC5" w:rsidRPr="00514A71">
        <w:rPr>
          <w:highlight w:val="yellow"/>
        </w:rPr>
        <w:t xml:space="preserve">ATP </w:t>
      </w:r>
      <w:proofErr w:type="spellStart"/>
      <w:r w:rsidR="00837B33" w:rsidRPr="00514A71">
        <w:rPr>
          <w:highlight w:val="yellow"/>
        </w:rPr>
        <w:t>substock</w:t>
      </w:r>
      <w:proofErr w:type="spellEnd"/>
      <w:r w:rsidR="00837B33" w:rsidRPr="00514A71">
        <w:rPr>
          <w:highlight w:val="yellow"/>
        </w:rPr>
        <w:t xml:space="preserve"> from the </w:t>
      </w:r>
      <w:r w:rsidR="00FD0BC5" w:rsidRPr="00514A71">
        <w:rPr>
          <w:highlight w:val="yellow"/>
        </w:rPr>
        <w:t>ATP</w:t>
      </w:r>
      <w:r w:rsidR="00251508" w:rsidRPr="00514A71">
        <w:rPr>
          <w:highlight w:val="yellow"/>
        </w:rPr>
        <w:t xml:space="preserve"> </w:t>
      </w:r>
      <w:r w:rsidR="00E21C0B" w:rsidRPr="00514A71">
        <w:rPr>
          <w:highlight w:val="yellow"/>
        </w:rPr>
        <w:t>concentration series prepared in step 1.4</w:t>
      </w:r>
      <w:r w:rsidR="00837B33" w:rsidRPr="00514A71">
        <w:rPr>
          <w:highlight w:val="yellow"/>
        </w:rPr>
        <w:t xml:space="preserve"> w</w:t>
      </w:r>
      <w:r w:rsidR="00E21C0B" w:rsidRPr="00514A71">
        <w:rPr>
          <w:highlight w:val="yellow"/>
        </w:rPr>
        <w:t xml:space="preserve">ith </w:t>
      </w:r>
      <w:r w:rsidR="00837B33" w:rsidRPr="00514A71">
        <w:rPr>
          <w:highlight w:val="yellow"/>
        </w:rPr>
        <w:t xml:space="preserve">one </w:t>
      </w:r>
      <w:r w:rsidR="00E21C0B" w:rsidRPr="00514A71">
        <w:rPr>
          <w:highlight w:val="yellow"/>
        </w:rPr>
        <w:t>RNA</w:t>
      </w:r>
      <w:r w:rsidR="00FD0BC5" w:rsidRPr="00514A71">
        <w:rPr>
          <w:highlight w:val="yellow"/>
        </w:rPr>
        <w:t>-</w:t>
      </w:r>
      <w:r w:rsidR="0084378E" w:rsidRPr="00514A71">
        <w:rPr>
          <w:highlight w:val="yellow"/>
        </w:rPr>
        <w:t xml:space="preserve">enzyme </w:t>
      </w:r>
      <w:r w:rsidR="00E21C0B" w:rsidRPr="00514A71">
        <w:rPr>
          <w:highlight w:val="yellow"/>
        </w:rPr>
        <w:t>mixture</w:t>
      </w:r>
      <w:r w:rsidR="00251508" w:rsidRPr="00514A71">
        <w:rPr>
          <w:highlight w:val="yellow"/>
        </w:rPr>
        <w:t xml:space="preserve"> </w:t>
      </w:r>
      <w:r w:rsidR="00E21C0B" w:rsidRPr="00514A71">
        <w:rPr>
          <w:highlight w:val="yellow"/>
        </w:rPr>
        <w:t>and place the reaction in the 37 °C heat block.</w:t>
      </w:r>
    </w:p>
    <w:p w14:paraId="10799614" w14:textId="77777777" w:rsidR="00251508" w:rsidRPr="00B83C18" w:rsidRDefault="00251508" w:rsidP="000F120A">
      <w:pPr>
        <w:pStyle w:val="ListParagraph"/>
        <w:ind w:left="0"/>
      </w:pPr>
    </w:p>
    <w:p w14:paraId="58490DB6" w14:textId="73334087" w:rsidR="00FD0BC5" w:rsidRPr="00107148" w:rsidRDefault="00E21C0B" w:rsidP="000F120A">
      <w:pPr>
        <w:pStyle w:val="ListParagraph"/>
        <w:ind w:left="0"/>
      </w:pPr>
      <w:r w:rsidRPr="00AA114A">
        <w:t xml:space="preserve">NOTE: Add </w:t>
      </w:r>
      <w:r w:rsidR="00FD0BC5" w:rsidRPr="00AA114A">
        <w:t>0.5</w:t>
      </w:r>
      <w:r w:rsidRPr="00AA114A">
        <w:t xml:space="preserve"> </w:t>
      </w:r>
      <w:r w:rsidRPr="00B83C18">
        <w:sym w:font="Symbol" w:char="F06D"/>
      </w:r>
      <w:r w:rsidRPr="00B83C18">
        <w:t xml:space="preserve">L of </w:t>
      </w:r>
      <w:r w:rsidR="00FD0BC5" w:rsidRPr="00AA114A">
        <w:t>Reaction Buffer</w:t>
      </w:r>
      <w:r w:rsidRPr="00AA114A">
        <w:t xml:space="preserve"> instead of </w:t>
      </w:r>
      <w:r w:rsidR="00FD0BC5" w:rsidRPr="00AA114A">
        <w:t>ATP</w:t>
      </w:r>
      <w:r w:rsidRPr="002F6869">
        <w:t xml:space="preserve"> to </w:t>
      </w:r>
      <w:r w:rsidR="0067296B">
        <w:t xml:space="preserve">one </w:t>
      </w:r>
      <w:r w:rsidRPr="002F6869">
        <w:t>RNA</w:t>
      </w:r>
      <w:r w:rsidR="00FD0BC5" w:rsidRPr="002F6869">
        <w:t>-</w:t>
      </w:r>
      <w:r w:rsidR="0084378E" w:rsidRPr="002F6869">
        <w:t xml:space="preserve">enzyme </w:t>
      </w:r>
      <w:r w:rsidRPr="002F6869">
        <w:t xml:space="preserve">mixture for a </w:t>
      </w:r>
      <w:r w:rsidR="00A47E32" w:rsidRPr="002F6869">
        <w:t xml:space="preserve">PNK </w:t>
      </w:r>
      <w:r w:rsidRPr="00202FAE">
        <w:t>negative control.</w:t>
      </w:r>
      <w:r w:rsidR="00FD0BC5" w:rsidRPr="006359E2">
        <w:t xml:space="preserve"> </w:t>
      </w:r>
      <w:r w:rsidR="00290C17" w:rsidRPr="00107148">
        <w:t>Use a</w:t>
      </w:r>
      <w:r w:rsidR="00FD0BC5" w:rsidRPr="00107148">
        <w:t xml:space="preserve">nother necessary control </w:t>
      </w:r>
      <w:r w:rsidR="00290C17" w:rsidRPr="00107148">
        <w:t xml:space="preserve">as well </w:t>
      </w:r>
      <w:r w:rsidR="0084378E">
        <w:t>(</w:t>
      </w:r>
      <w:r w:rsidR="00290C17" w:rsidRPr="00107148">
        <w:t xml:space="preserve">i.e., </w:t>
      </w:r>
      <w:r w:rsidR="00FD0BC5" w:rsidRPr="00107148">
        <w:t>RNA substrate in the absence of PNK enzyme</w:t>
      </w:r>
      <w:r w:rsidR="0084378E">
        <w:t>)</w:t>
      </w:r>
      <w:r w:rsidR="00FD0BC5" w:rsidRPr="00107148">
        <w:t>.</w:t>
      </w:r>
    </w:p>
    <w:p w14:paraId="32A143AC" w14:textId="77777777" w:rsidR="00662AC3" w:rsidRPr="00107148" w:rsidRDefault="00662AC3" w:rsidP="000F120A">
      <w:pPr>
        <w:pStyle w:val="ListParagraph"/>
        <w:ind w:left="0"/>
      </w:pPr>
    </w:p>
    <w:p w14:paraId="5914ADC3" w14:textId="02158624" w:rsidR="00E21C0B" w:rsidRPr="00770E2E" w:rsidRDefault="00A11179" w:rsidP="000F120A">
      <w:pPr>
        <w:pStyle w:val="ListParagraph"/>
        <w:ind w:left="0"/>
      </w:pPr>
      <w:r w:rsidRPr="00514A71">
        <w:rPr>
          <w:highlight w:val="yellow"/>
        </w:rPr>
        <w:t>2</w:t>
      </w:r>
      <w:r w:rsidR="00E21C0B" w:rsidRPr="00514A71">
        <w:rPr>
          <w:highlight w:val="yellow"/>
        </w:rPr>
        <w:t>.</w:t>
      </w:r>
      <w:r w:rsidR="00154DF8" w:rsidRPr="00514A71">
        <w:rPr>
          <w:highlight w:val="yellow"/>
        </w:rPr>
        <w:t>2</w:t>
      </w:r>
      <w:r w:rsidR="00E21C0B" w:rsidRPr="00514A71">
        <w:rPr>
          <w:highlight w:val="yellow"/>
        </w:rPr>
        <w:t xml:space="preserve">.3. Incubate the reactions for </w:t>
      </w:r>
      <w:r w:rsidR="00FD0BC5" w:rsidRPr="00514A71">
        <w:rPr>
          <w:highlight w:val="yellow"/>
        </w:rPr>
        <w:t>6</w:t>
      </w:r>
      <w:r w:rsidR="00E21C0B" w:rsidRPr="00514A71">
        <w:rPr>
          <w:highlight w:val="yellow"/>
        </w:rPr>
        <w:t>0 min at 37 °C.</w:t>
      </w:r>
    </w:p>
    <w:p w14:paraId="1B10F235" w14:textId="77777777" w:rsidR="00251508" w:rsidRPr="00B83C18" w:rsidRDefault="00251508" w:rsidP="000F120A">
      <w:pPr>
        <w:pStyle w:val="ListParagraph"/>
        <w:ind w:left="0"/>
      </w:pPr>
    </w:p>
    <w:p w14:paraId="095B090E" w14:textId="103F667E" w:rsidR="00E21C0B" w:rsidRPr="00AA114A" w:rsidRDefault="00E21C0B" w:rsidP="000F120A">
      <w:pPr>
        <w:pStyle w:val="ListParagraph"/>
        <w:ind w:left="0"/>
      </w:pPr>
      <w:r w:rsidRPr="00AA114A">
        <w:t>NOTE: Fluorescently-labeled RNA is light sensitive</w:t>
      </w:r>
      <w:r w:rsidR="0084378E">
        <w:t>;</w:t>
      </w:r>
      <w:r w:rsidRPr="00AA114A">
        <w:t xml:space="preserve"> therefore</w:t>
      </w:r>
      <w:r w:rsidR="00770E2E">
        <w:t>,</w:t>
      </w:r>
      <w:r w:rsidRPr="00AA114A">
        <w:t xml:space="preserve"> cover the reactions with foil.</w:t>
      </w:r>
    </w:p>
    <w:p w14:paraId="7CAB6D40" w14:textId="77777777" w:rsidR="00662AC3" w:rsidRPr="00202FAE" w:rsidRDefault="00662AC3" w:rsidP="000F120A">
      <w:pPr>
        <w:pStyle w:val="ListParagraph"/>
        <w:ind w:left="0"/>
      </w:pPr>
    </w:p>
    <w:p w14:paraId="04771131" w14:textId="12205044" w:rsidR="00E21C0B" w:rsidRPr="00770E2E" w:rsidRDefault="00A11179" w:rsidP="000F120A">
      <w:pPr>
        <w:pStyle w:val="ListParagraph"/>
        <w:ind w:left="0"/>
      </w:pPr>
      <w:r w:rsidRPr="00514A71">
        <w:rPr>
          <w:highlight w:val="yellow"/>
        </w:rPr>
        <w:t>2</w:t>
      </w:r>
      <w:r w:rsidR="00E21C0B" w:rsidRPr="00514A71">
        <w:rPr>
          <w:highlight w:val="yellow"/>
        </w:rPr>
        <w:t>.</w:t>
      </w:r>
      <w:r w:rsidR="00154DF8" w:rsidRPr="00514A71">
        <w:rPr>
          <w:highlight w:val="yellow"/>
        </w:rPr>
        <w:t>2</w:t>
      </w:r>
      <w:r w:rsidR="00E21C0B" w:rsidRPr="00514A71">
        <w:rPr>
          <w:highlight w:val="yellow"/>
        </w:rPr>
        <w:t xml:space="preserve">.4. Using the same order as in step </w:t>
      </w:r>
      <w:r w:rsidRPr="00514A71">
        <w:rPr>
          <w:highlight w:val="yellow"/>
        </w:rPr>
        <w:t>2</w:t>
      </w:r>
      <w:r w:rsidR="00E21C0B" w:rsidRPr="00514A71">
        <w:rPr>
          <w:highlight w:val="yellow"/>
        </w:rPr>
        <w:t>.</w:t>
      </w:r>
      <w:r w:rsidR="002F6869" w:rsidRPr="00514A71">
        <w:rPr>
          <w:highlight w:val="yellow"/>
        </w:rPr>
        <w:t>2</w:t>
      </w:r>
      <w:r w:rsidR="00E21C0B" w:rsidRPr="00514A71">
        <w:rPr>
          <w:highlight w:val="yellow"/>
        </w:rPr>
        <w:t xml:space="preserve">.2, quench each reaction every 10 </w:t>
      </w:r>
      <w:r w:rsidR="0084378E">
        <w:rPr>
          <w:highlight w:val="yellow"/>
        </w:rPr>
        <w:t>s</w:t>
      </w:r>
      <w:r w:rsidR="00E21C0B" w:rsidRPr="00514A71">
        <w:rPr>
          <w:highlight w:val="yellow"/>
        </w:rPr>
        <w:t xml:space="preserve"> by spiking the reaction with </w:t>
      </w:r>
      <w:r w:rsidR="00FD0BC5" w:rsidRPr="00514A71">
        <w:rPr>
          <w:highlight w:val="yellow"/>
        </w:rPr>
        <w:t>10</w:t>
      </w:r>
      <w:r w:rsidR="00E21C0B" w:rsidRPr="00514A71">
        <w:rPr>
          <w:highlight w:val="yellow"/>
        </w:rPr>
        <w:t xml:space="preserve"> </w:t>
      </w:r>
      <w:r w:rsidR="00E21C0B" w:rsidRPr="00514A71">
        <w:rPr>
          <w:highlight w:val="yellow"/>
        </w:rPr>
        <w:sym w:font="Symbol" w:char="F06D"/>
      </w:r>
      <w:r w:rsidR="00E21C0B" w:rsidRPr="00514A71">
        <w:rPr>
          <w:highlight w:val="yellow"/>
        </w:rPr>
        <w:t>L of urea loading dye (see step 1.1.2).</w:t>
      </w:r>
    </w:p>
    <w:p w14:paraId="27B9E21A" w14:textId="77777777" w:rsidR="00A11179" w:rsidRPr="00B83C18" w:rsidRDefault="00A11179" w:rsidP="000F120A">
      <w:pPr>
        <w:pStyle w:val="ListParagraph"/>
        <w:ind w:left="0"/>
      </w:pPr>
    </w:p>
    <w:p w14:paraId="460484A7" w14:textId="5D9D6FC3" w:rsidR="004975AB" w:rsidRPr="00770E2E" w:rsidRDefault="004975AB" w:rsidP="000F120A">
      <w:pPr>
        <w:pStyle w:val="ListParagraph"/>
        <w:ind w:left="0"/>
      </w:pPr>
      <w:r w:rsidRPr="00AA114A">
        <w:t xml:space="preserve">NOTE: In addition to </w:t>
      </w:r>
      <w:r w:rsidR="00D3744B" w:rsidRPr="00AA114A">
        <w:t xml:space="preserve">4 M </w:t>
      </w:r>
      <w:r w:rsidRPr="00AA114A">
        <w:t xml:space="preserve">urea, proteinase K may </w:t>
      </w:r>
      <w:r w:rsidR="00D3744B" w:rsidRPr="00AA114A">
        <w:t>be added</w:t>
      </w:r>
      <w:r w:rsidRPr="002F6869">
        <w:t xml:space="preserve"> </w:t>
      </w:r>
      <w:r w:rsidR="00D3744B" w:rsidRPr="002F6869">
        <w:t>at this step to</w:t>
      </w:r>
      <w:r w:rsidRPr="002F6869">
        <w:t xml:space="preserve"> </w:t>
      </w:r>
      <w:r w:rsidR="00D3744B" w:rsidRPr="002F6869">
        <w:t xml:space="preserve">degrade the enzyme. Follow the instructions provided by the supplier to determine the </w:t>
      </w:r>
      <w:r w:rsidR="00CD66F1" w:rsidRPr="00107148">
        <w:t xml:space="preserve">required protease </w:t>
      </w:r>
      <w:r w:rsidR="00D3744B" w:rsidRPr="00107148">
        <w:t>amount</w:t>
      </w:r>
      <w:r w:rsidR="00CD66F1" w:rsidRPr="00107148">
        <w:t xml:space="preserve"> and reaction conditions.</w:t>
      </w:r>
    </w:p>
    <w:p w14:paraId="5D0194CA" w14:textId="77777777" w:rsidR="00662AC3" w:rsidRPr="00770E2E" w:rsidRDefault="00662AC3" w:rsidP="000F120A">
      <w:pPr>
        <w:pStyle w:val="ListParagraph"/>
        <w:ind w:left="0"/>
      </w:pPr>
    </w:p>
    <w:p w14:paraId="66DB33A1" w14:textId="7BD57CD4" w:rsidR="00E21C0B" w:rsidRPr="00770E2E" w:rsidRDefault="00A11179" w:rsidP="000F120A">
      <w:pPr>
        <w:pStyle w:val="ListParagraph"/>
        <w:ind w:left="0"/>
      </w:pPr>
      <w:r w:rsidRPr="00514A71">
        <w:rPr>
          <w:highlight w:val="yellow"/>
        </w:rPr>
        <w:lastRenderedPageBreak/>
        <w:t>2</w:t>
      </w:r>
      <w:r w:rsidR="00E21C0B" w:rsidRPr="00514A71">
        <w:rPr>
          <w:highlight w:val="yellow"/>
        </w:rPr>
        <w:t>.</w:t>
      </w:r>
      <w:r w:rsidR="00154DF8" w:rsidRPr="00514A71">
        <w:rPr>
          <w:highlight w:val="yellow"/>
        </w:rPr>
        <w:t>2</w:t>
      </w:r>
      <w:r w:rsidR="00E21C0B" w:rsidRPr="00514A71">
        <w:rPr>
          <w:highlight w:val="yellow"/>
        </w:rPr>
        <w:t xml:space="preserve">.5. </w:t>
      </w:r>
      <w:r w:rsidRPr="00514A71">
        <w:rPr>
          <w:highlight w:val="yellow"/>
        </w:rPr>
        <w:t>Use the q</w:t>
      </w:r>
      <w:r w:rsidR="00E21C0B" w:rsidRPr="00514A71">
        <w:rPr>
          <w:highlight w:val="yellow"/>
        </w:rPr>
        <w:t>uenched in vitro RNA kinase reactions immediately</w:t>
      </w:r>
      <w:r w:rsidR="00251508" w:rsidRPr="00514A71">
        <w:rPr>
          <w:highlight w:val="yellow"/>
        </w:rPr>
        <w:t xml:space="preserve"> </w:t>
      </w:r>
      <w:r w:rsidR="00336A89" w:rsidRPr="00514A71">
        <w:rPr>
          <w:highlight w:val="yellow"/>
        </w:rPr>
        <w:t xml:space="preserve">for downstream analysis </w:t>
      </w:r>
      <w:r w:rsidR="00E21C0B" w:rsidRPr="00514A71">
        <w:rPr>
          <w:highlight w:val="yellow"/>
        </w:rPr>
        <w:t xml:space="preserve">(see </w:t>
      </w:r>
      <w:r w:rsidR="0084378E">
        <w:rPr>
          <w:highlight w:val="yellow"/>
        </w:rPr>
        <w:t>section</w:t>
      </w:r>
      <w:r w:rsidR="0084378E" w:rsidRPr="00514A71">
        <w:rPr>
          <w:highlight w:val="yellow"/>
        </w:rPr>
        <w:t xml:space="preserve"> </w:t>
      </w:r>
      <w:r w:rsidR="00336A89" w:rsidRPr="00514A71">
        <w:rPr>
          <w:highlight w:val="yellow"/>
        </w:rPr>
        <w:t>3</w:t>
      </w:r>
      <w:r w:rsidR="00E21C0B" w:rsidRPr="00514A71">
        <w:rPr>
          <w:highlight w:val="yellow"/>
        </w:rPr>
        <w:t>) or store at -20 °C to be analyzed at a later date.</w:t>
      </w:r>
    </w:p>
    <w:p w14:paraId="0258957D" w14:textId="77777777" w:rsidR="00E21C0B" w:rsidRPr="003625DA" w:rsidRDefault="00E21C0B" w:rsidP="000F120A">
      <w:pPr>
        <w:pStyle w:val="ListParagraph"/>
        <w:ind w:left="0"/>
        <w:rPr>
          <w:highlight w:val="yellow"/>
        </w:rPr>
      </w:pPr>
    </w:p>
    <w:p w14:paraId="1B6B8267" w14:textId="4822CDEC" w:rsidR="00E21C0B" w:rsidRPr="003625DA" w:rsidRDefault="00336A89" w:rsidP="000F120A">
      <w:pPr>
        <w:rPr>
          <w:b/>
          <w:highlight w:val="yellow"/>
        </w:rPr>
      </w:pPr>
      <w:r>
        <w:rPr>
          <w:b/>
          <w:highlight w:val="yellow"/>
        </w:rPr>
        <w:t>3</w:t>
      </w:r>
      <w:r w:rsidR="00E21C0B" w:rsidRPr="003625DA">
        <w:rPr>
          <w:b/>
          <w:highlight w:val="yellow"/>
        </w:rPr>
        <w:t xml:space="preserve">. Gel </w:t>
      </w:r>
      <w:r w:rsidR="0084378E">
        <w:rPr>
          <w:b/>
          <w:highlight w:val="yellow"/>
        </w:rPr>
        <w:t>e</w:t>
      </w:r>
      <w:r w:rsidR="00E21C0B" w:rsidRPr="003625DA">
        <w:rPr>
          <w:b/>
          <w:highlight w:val="yellow"/>
        </w:rPr>
        <w:t>lectrophoresis</w:t>
      </w:r>
    </w:p>
    <w:p w14:paraId="0676606C" w14:textId="77777777" w:rsidR="00E21C0B" w:rsidRPr="003625DA" w:rsidRDefault="00E21C0B" w:rsidP="000F120A">
      <w:pPr>
        <w:rPr>
          <w:b/>
          <w:highlight w:val="yellow"/>
        </w:rPr>
      </w:pPr>
    </w:p>
    <w:p w14:paraId="065DBFCB" w14:textId="7A42A8C7" w:rsidR="00E21C0B" w:rsidRPr="002613FB" w:rsidRDefault="002613FB" w:rsidP="000F120A">
      <w:pPr>
        <w:rPr>
          <w:bCs/>
          <w:highlight w:val="yellow"/>
        </w:rPr>
      </w:pPr>
      <w:r w:rsidRPr="002613FB">
        <w:rPr>
          <w:bCs/>
          <w:highlight w:val="yellow"/>
        </w:rPr>
        <w:t>3</w:t>
      </w:r>
      <w:r w:rsidR="00E21C0B" w:rsidRPr="002613FB">
        <w:rPr>
          <w:bCs/>
          <w:highlight w:val="yellow"/>
        </w:rPr>
        <w:t xml:space="preserve">.1. </w:t>
      </w:r>
      <w:r w:rsidR="0084378E" w:rsidRPr="002613FB">
        <w:rPr>
          <w:bCs/>
          <w:highlight w:val="yellow"/>
        </w:rPr>
        <w:t>Prepar</w:t>
      </w:r>
      <w:r w:rsidR="0084378E">
        <w:rPr>
          <w:bCs/>
          <w:highlight w:val="yellow"/>
        </w:rPr>
        <w:t>e</w:t>
      </w:r>
      <w:r w:rsidR="0084378E" w:rsidRPr="002613FB">
        <w:rPr>
          <w:bCs/>
          <w:highlight w:val="yellow"/>
        </w:rPr>
        <w:t xml:space="preserve"> </w:t>
      </w:r>
      <w:r w:rsidR="00E21C0B" w:rsidRPr="002613FB">
        <w:rPr>
          <w:bCs/>
          <w:highlight w:val="yellow"/>
        </w:rPr>
        <w:t xml:space="preserve">15% </w:t>
      </w:r>
      <w:r w:rsidR="0084378E" w:rsidRPr="002613FB">
        <w:rPr>
          <w:bCs/>
          <w:highlight w:val="yellow"/>
        </w:rPr>
        <w:t>acrylamide</w:t>
      </w:r>
      <w:r w:rsidR="00E21C0B" w:rsidRPr="002613FB">
        <w:rPr>
          <w:bCs/>
          <w:highlight w:val="yellow"/>
        </w:rPr>
        <w:t>/8</w:t>
      </w:r>
      <w:r w:rsidR="0084378E">
        <w:rPr>
          <w:bCs/>
          <w:highlight w:val="yellow"/>
        </w:rPr>
        <w:t xml:space="preserve"> </w:t>
      </w:r>
      <w:r w:rsidR="00E21C0B" w:rsidRPr="002613FB">
        <w:rPr>
          <w:bCs/>
          <w:highlight w:val="yellow"/>
        </w:rPr>
        <w:t xml:space="preserve">M </w:t>
      </w:r>
      <w:r w:rsidR="0084378E" w:rsidRPr="002613FB">
        <w:rPr>
          <w:bCs/>
          <w:highlight w:val="yellow"/>
        </w:rPr>
        <w:t>urea gel solution</w:t>
      </w:r>
      <w:r w:rsidR="0084378E">
        <w:rPr>
          <w:bCs/>
          <w:highlight w:val="yellow"/>
        </w:rPr>
        <w:t>.</w:t>
      </w:r>
    </w:p>
    <w:p w14:paraId="1E54194F" w14:textId="77777777" w:rsidR="00251508" w:rsidRPr="003625DA" w:rsidRDefault="00251508" w:rsidP="000F120A">
      <w:pPr>
        <w:rPr>
          <w:b/>
          <w:highlight w:val="yellow"/>
        </w:rPr>
      </w:pPr>
    </w:p>
    <w:p w14:paraId="559376D5" w14:textId="609FB2D0" w:rsidR="00E21C0B" w:rsidRPr="00770E2E" w:rsidRDefault="00E21C0B" w:rsidP="000F120A">
      <w:r w:rsidRPr="00770E2E">
        <w:t>CAUTION: Acrylamide must be handled with care</w:t>
      </w:r>
      <w:r w:rsidR="0084378E">
        <w:t>,</w:t>
      </w:r>
      <w:r w:rsidRPr="00770E2E">
        <w:t xml:space="preserve"> </w:t>
      </w:r>
      <w:r w:rsidR="0084378E" w:rsidRPr="0084378E">
        <w:t>because</w:t>
      </w:r>
      <w:r w:rsidR="0084378E" w:rsidRPr="00770E2E">
        <w:t xml:space="preserve"> </w:t>
      </w:r>
      <w:r w:rsidRPr="00770E2E">
        <w:t xml:space="preserve">it is a neurotoxin. Always wear gloves, a lab coat, and goggles when handling </w:t>
      </w:r>
      <w:r w:rsidR="0084378E">
        <w:t>it</w:t>
      </w:r>
      <w:r w:rsidRPr="00770E2E">
        <w:t>.</w:t>
      </w:r>
    </w:p>
    <w:p w14:paraId="3F3E8E9F" w14:textId="77777777" w:rsidR="00662AC3" w:rsidRPr="003625DA" w:rsidRDefault="00662AC3" w:rsidP="000F120A">
      <w:pPr>
        <w:rPr>
          <w:highlight w:val="yellow"/>
        </w:rPr>
      </w:pPr>
    </w:p>
    <w:p w14:paraId="1542AA0A" w14:textId="7ABCD33A" w:rsidR="00E21C0B" w:rsidRDefault="002613FB" w:rsidP="000F120A">
      <w:pPr>
        <w:rPr>
          <w:highlight w:val="yellow"/>
        </w:rPr>
      </w:pPr>
      <w:r>
        <w:rPr>
          <w:highlight w:val="yellow"/>
        </w:rPr>
        <w:t>3</w:t>
      </w:r>
      <w:r w:rsidR="00E21C0B" w:rsidRPr="003625DA">
        <w:rPr>
          <w:highlight w:val="yellow"/>
        </w:rPr>
        <w:t xml:space="preserve">.1.1. In a 150 mL glass beaker, combine 22.5 mL of premixed 40% acrylamide/bis-acrylamide 29:1 solution, 6 </w:t>
      </w:r>
      <w:r w:rsidR="0098055B">
        <w:rPr>
          <w:highlight w:val="yellow"/>
        </w:rPr>
        <w:t>mL of</w:t>
      </w:r>
      <w:r w:rsidR="00E21C0B" w:rsidRPr="003625DA">
        <w:rPr>
          <w:highlight w:val="yellow"/>
        </w:rPr>
        <w:t xml:space="preserve"> 10x TBE (see step 1.1.3), 28.8 g of urea</w:t>
      </w:r>
      <w:r w:rsidR="003F29FC" w:rsidRPr="003625DA">
        <w:rPr>
          <w:highlight w:val="yellow"/>
        </w:rPr>
        <w:t>,</w:t>
      </w:r>
      <w:r w:rsidR="00E21C0B" w:rsidRPr="003625DA">
        <w:rPr>
          <w:highlight w:val="yellow"/>
        </w:rPr>
        <w:t xml:space="preserve"> and RNase-free water</w:t>
      </w:r>
      <w:r w:rsidR="003F29FC" w:rsidRPr="003625DA">
        <w:rPr>
          <w:highlight w:val="yellow"/>
        </w:rPr>
        <w:t xml:space="preserve"> to a total volume of 59 </w:t>
      </w:r>
      <w:proofErr w:type="spellStart"/>
      <w:r w:rsidR="00336A89">
        <w:rPr>
          <w:highlight w:val="yellow"/>
        </w:rPr>
        <w:t>mL</w:t>
      </w:r>
      <w:r w:rsidR="00E21C0B" w:rsidRPr="003625DA">
        <w:rPr>
          <w:highlight w:val="yellow"/>
        </w:rPr>
        <w:t>.</w:t>
      </w:r>
      <w:proofErr w:type="spellEnd"/>
      <w:r w:rsidR="00E21C0B" w:rsidRPr="003625DA">
        <w:rPr>
          <w:highlight w:val="yellow"/>
        </w:rPr>
        <w:t xml:space="preserve"> Gently </w:t>
      </w:r>
      <w:r w:rsidR="0084378E">
        <w:rPr>
          <w:highlight w:val="yellow"/>
        </w:rPr>
        <w:t>stir</w:t>
      </w:r>
      <w:r w:rsidR="0084378E" w:rsidRPr="003625DA">
        <w:rPr>
          <w:highlight w:val="yellow"/>
        </w:rPr>
        <w:t xml:space="preserve"> </w:t>
      </w:r>
      <w:r w:rsidR="00E21C0B" w:rsidRPr="003625DA">
        <w:rPr>
          <w:highlight w:val="yellow"/>
        </w:rPr>
        <w:t>the solution.</w:t>
      </w:r>
    </w:p>
    <w:p w14:paraId="66985B90" w14:textId="77777777" w:rsidR="00251508" w:rsidRPr="003625DA" w:rsidRDefault="00251508" w:rsidP="000F120A">
      <w:pPr>
        <w:rPr>
          <w:highlight w:val="yellow"/>
        </w:rPr>
      </w:pPr>
    </w:p>
    <w:p w14:paraId="3982013F" w14:textId="39005547" w:rsidR="00E21C0B" w:rsidRDefault="00E21C0B" w:rsidP="000F120A">
      <w:r w:rsidRPr="00E76934">
        <w:t xml:space="preserve">NOTE: Depending on </w:t>
      </w:r>
      <w:r w:rsidR="0084378E">
        <w:t xml:space="preserve">the </w:t>
      </w:r>
      <w:r w:rsidRPr="00E76934">
        <w:t>RNA substrate length, altering the percentage of polyacrylamide may improve the resolution between unphosphorylated and phosphorylated RNA.</w:t>
      </w:r>
      <w:r w:rsidR="00165F23">
        <w:t xml:space="preserve"> </w:t>
      </w:r>
    </w:p>
    <w:p w14:paraId="794DDF91" w14:textId="77777777" w:rsidR="00662AC3" w:rsidRPr="00E76934" w:rsidRDefault="00662AC3" w:rsidP="000F120A"/>
    <w:p w14:paraId="4B76AFE4" w14:textId="5FBB78EB" w:rsidR="00E21C0B" w:rsidRDefault="002613FB" w:rsidP="000F120A">
      <w:pPr>
        <w:rPr>
          <w:highlight w:val="yellow"/>
        </w:rPr>
      </w:pPr>
      <w:r>
        <w:rPr>
          <w:highlight w:val="yellow"/>
        </w:rPr>
        <w:t>3</w:t>
      </w:r>
      <w:r w:rsidR="00E21C0B" w:rsidRPr="003625DA">
        <w:rPr>
          <w:highlight w:val="yellow"/>
        </w:rPr>
        <w:t xml:space="preserve">.1.2. </w:t>
      </w:r>
      <w:r w:rsidR="008C11E0">
        <w:rPr>
          <w:highlight w:val="yellow"/>
        </w:rPr>
        <w:t>To d</w:t>
      </w:r>
      <w:r w:rsidR="00E21C0B" w:rsidRPr="003625DA">
        <w:rPr>
          <w:highlight w:val="yellow"/>
        </w:rPr>
        <w:t>issolve the urea</w:t>
      </w:r>
      <w:r w:rsidR="008C11E0">
        <w:rPr>
          <w:highlight w:val="yellow"/>
        </w:rPr>
        <w:t>,</w:t>
      </w:r>
      <w:r w:rsidR="00E21C0B" w:rsidRPr="003625DA">
        <w:rPr>
          <w:highlight w:val="yellow"/>
        </w:rPr>
        <w:t xml:space="preserve"> heat the solution in the microwave for 20 s, </w:t>
      </w:r>
      <w:r w:rsidR="0084378E">
        <w:rPr>
          <w:highlight w:val="yellow"/>
        </w:rPr>
        <w:t>stir</w:t>
      </w:r>
      <w:r w:rsidR="0084378E" w:rsidRPr="003625DA">
        <w:rPr>
          <w:highlight w:val="yellow"/>
        </w:rPr>
        <w:t xml:space="preserve"> </w:t>
      </w:r>
      <w:r w:rsidR="00E21C0B" w:rsidRPr="003625DA">
        <w:rPr>
          <w:highlight w:val="yellow"/>
        </w:rPr>
        <w:t xml:space="preserve">the liquid, </w:t>
      </w:r>
      <w:r w:rsidR="008C11E0">
        <w:rPr>
          <w:highlight w:val="yellow"/>
        </w:rPr>
        <w:t xml:space="preserve">and </w:t>
      </w:r>
      <w:r w:rsidR="00E21C0B" w:rsidRPr="003625DA">
        <w:rPr>
          <w:highlight w:val="yellow"/>
        </w:rPr>
        <w:t xml:space="preserve">immediately </w:t>
      </w:r>
      <w:r w:rsidR="004F680A" w:rsidRPr="003625DA">
        <w:rPr>
          <w:highlight w:val="yellow"/>
        </w:rPr>
        <w:t>place</w:t>
      </w:r>
      <w:r w:rsidR="00E21C0B" w:rsidRPr="003625DA">
        <w:rPr>
          <w:highlight w:val="yellow"/>
        </w:rPr>
        <w:t xml:space="preserve"> the solution back into the microwave for another 20 s. Gently </w:t>
      </w:r>
      <w:r w:rsidR="0084378E">
        <w:rPr>
          <w:highlight w:val="yellow"/>
        </w:rPr>
        <w:t>stir</w:t>
      </w:r>
      <w:r w:rsidR="0084378E" w:rsidRPr="003625DA">
        <w:rPr>
          <w:highlight w:val="yellow"/>
        </w:rPr>
        <w:t xml:space="preserve"> </w:t>
      </w:r>
      <w:r w:rsidR="00E21C0B" w:rsidRPr="003625DA">
        <w:rPr>
          <w:highlight w:val="yellow"/>
        </w:rPr>
        <w:t>the solution until the urea completely dissolves.</w:t>
      </w:r>
    </w:p>
    <w:p w14:paraId="2C8CAFB0" w14:textId="77777777" w:rsidR="00662AC3" w:rsidRPr="003625DA" w:rsidRDefault="00662AC3" w:rsidP="000F120A">
      <w:pPr>
        <w:rPr>
          <w:highlight w:val="yellow"/>
        </w:rPr>
      </w:pPr>
    </w:p>
    <w:p w14:paraId="2346AE26" w14:textId="50A88A70" w:rsidR="00E21C0B" w:rsidRPr="003625DA" w:rsidRDefault="002613FB" w:rsidP="000F120A">
      <w:pPr>
        <w:rPr>
          <w:highlight w:val="yellow"/>
        </w:rPr>
      </w:pPr>
      <w:r>
        <w:rPr>
          <w:highlight w:val="yellow"/>
        </w:rPr>
        <w:t>3</w:t>
      </w:r>
      <w:r w:rsidR="00E21C0B" w:rsidRPr="003625DA">
        <w:rPr>
          <w:highlight w:val="yellow"/>
        </w:rPr>
        <w:t>.1.3. Slowly cool the solution by placing the glass beaker into a shallow water bath containing cold water. Make sure that the level of cold water surrounding the glass beaker is above the level of solution inside the glass beaker. This will promote efficient heat transfer. Wait 5 min.</w:t>
      </w:r>
    </w:p>
    <w:p w14:paraId="6B7211E6" w14:textId="77777777" w:rsidR="00336A89" w:rsidRDefault="00336A89" w:rsidP="000F120A"/>
    <w:p w14:paraId="746CA7AE" w14:textId="09AAEE13" w:rsidR="00336A89" w:rsidRDefault="00E21C0B" w:rsidP="000F120A">
      <w:r w:rsidRPr="00E76934">
        <w:t>NOTE: Do not continue with this protocol if the glass beaker feels warm</w:t>
      </w:r>
      <w:r w:rsidR="00465ED3">
        <w:t>; the</w:t>
      </w:r>
      <w:r w:rsidR="006D1F1C">
        <w:t xml:space="preserve"> water </w:t>
      </w:r>
      <w:r w:rsidR="00C55E2C">
        <w:t>should be</w:t>
      </w:r>
      <w:r w:rsidR="006D1F1C">
        <w:t xml:space="preserve"> </w:t>
      </w:r>
      <w:r w:rsidR="00C55E2C">
        <w:t xml:space="preserve">below </w:t>
      </w:r>
      <w:r w:rsidR="00BA5DED">
        <w:t>2</w:t>
      </w:r>
      <w:r w:rsidR="006D1F1C">
        <w:t xml:space="preserve">5 </w:t>
      </w:r>
      <w:r w:rsidR="00465ED3">
        <w:t>°</w:t>
      </w:r>
      <w:r w:rsidR="006D1F1C">
        <w:t>C</w:t>
      </w:r>
      <w:r w:rsidRPr="00E76934">
        <w:t>. If it still</w:t>
      </w:r>
      <w:r w:rsidR="006D1F1C">
        <w:t xml:space="preserve"> </w:t>
      </w:r>
      <w:r w:rsidRPr="00E76934">
        <w:t>feels warm after 5 min</w:t>
      </w:r>
      <w:r w:rsidR="00465ED3">
        <w:t>,</w:t>
      </w:r>
      <w:r w:rsidRPr="00E76934">
        <w:t xml:space="preserve"> then replace the water in</w:t>
      </w:r>
      <w:r w:rsidR="00A47E32" w:rsidRPr="00E76934">
        <w:t xml:space="preserve"> </w:t>
      </w:r>
      <w:r w:rsidRPr="00E76934">
        <w:t xml:space="preserve">the water bath with fresh cold water and wait another 5 min. </w:t>
      </w:r>
    </w:p>
    <w:p w14:paraId="51735795" w14:textId="77777777" w:rsidR="00662AC3" w:rsidRPr="00E76934" w:rsidRDefault="00662AC3" w:rsidP="000F120A"/>
    <w:p w14:paraId="106AC6C6" w14:textId="7D7C0406" w:rsidR="00E21C0B" w:rsidRPr="003625DA" w:rsidRDefault="002613FB" w:rsidP="000F120A">
      <w:pPr>
        <w:rPr>
          <w:highlight w:val="yellow"/>
        </w:rPr>
      </w:pPr>
      <w:r>
        <w:rPr>
          <w:highlight w:val="yellow"/>
        </w:rPr>
        <w:t>3</w:t>
      </w:r>
      <w:r w:rsidR="00E21C0B" w:rsidRPr="003625DA">
        <w:rPr>
          <w:highlight w:val="yellow"/>
        </w:rPr>
        <w:t xml:space="preserve">.1.4. Filter </w:t>
      </w:r>
      <w:r w:rsidR="00A96FD1" w:rsidRPr="003625DA">
        <w:rPr>
          <w:highlight w:val="yellow"/>
        </w:rPr>
        <w:t xml:space="preserve">and degas </w:t>
      </w:r>
      <w:r w:rsidR="00E21C0B" w:rsidRPr="003625DA">
        <w:rPr>
          <w:highlight w:val="yellow"/>
        </w:rPr>
        <w:t xml:space="preserve">the solution using a 0.22 </w:t>
      </w:r>
      <w:r w:rsidR="00E21C0B" w:rsidRPr="003625DA">
        <w:rPr>
          <w:highlight w:val="yellow"/>
        </w:rPr>
        <w:sym w:font="Symbol" w:char="F06D"/>
      </w:r>
      <w:r w:rsidR="00E21C0B" w:rsidRPr="003625DA">
        <w:rPr>
          <w:highlight w:val="yellow"/>
        </w:rPr>
        <w:t>m disposable filtration unit to remove particulates</w:t>
      </w:r>
      <w:r w:rsidR="004F680A" w:rsidRPr="003625DA">
        <w:rPr>
          <w:highlight w:val="yellow"/>
        </w:rPr>
        <w:t xml:space="preserve"> and microscopic air bubbles</w:t>
      </w:r>
      <w:r w:rsidR="00E21C0B" w:rsidRPr="003625DA">
        <w:rPr>
          <w:highlight w:val="yellow"/>
        </w:rPr>
        <w:t xml:space="preserve">. </w:t>
      </w:r>
    </w:p>
    <w:p w14:paraId="6B585100" w14:textId="77777777" w:rsidR="00E21C0B" w:rsidRPr="003625DA" w:rsidRDefault="00E21C0B" w:rsidP="000F120A">
      <w:pPr>
        <w:rPr>
          <w:highlight w:val="yellow"/>
        </w:rPr>
      </w:pPr>
    </w:p>
    <w:p w14:paraId="36285A3F" w14:textId="75F6F3F4" w:rsidR="00E21C0B" w:rsidRPr="002613FB" w:rsidRDefault="002613FB" w:rsidP="000F120A">
      <w:pPr>
        <w:rPr>
          <w:bCs/>
          <w:highlight w:val="yellow"/>
        </w:rPr>
      </w:pPr>
      <w:r w:rsidRPr="002613FB">
        <w:rPr>
          <w:bCs/>
          <w:highlight w:val="yellow"/>
        </w:rPr>
        <w:t>3</w:t>
      </w:r>
      <w:r w:rsidR="00E21C0B" w:rsidRPr="002613FB">
        <w:rPr>
          <w:bCs/>
          <w:highlight w:val="yellow"/>
        </w:rPr>
        <w:t xml:space="preserve">.2. Pour the </w:t>
      </w:r>
      <w:r w:rsidR="00465ED3">
        <w:rPr>
          <w:bCs/>
          <w:highlight w:val="yellow"/>
        </w:rPr>
        <w:t>d</w:t>
      </w:r>
      <w:r w:rsidR="00E21C0B" w:rsidRPr="002613FB">
        <w:rPr>
          <w:bCs/>
          <w:highlight w:val="yellow"/>
        </w:rPr>
        <w:t xml:space="preserve">enaturing </w:t>
      </w:r>
      <w:r w:rsidR="00465ED3">
        <w:rPr>
          <w:bCs/>
          <w:highlight w:val="yellow"/>
        </w:rPr>
        <w:t>g</w:t>
      </w:r>
      <w:r w:rsidR="00E21C0B" w:rsidRPr="002613FB">
        <w:rPr>
          <w:bCs/>
          <w:highlight w:val="yellow"/>
        </w:rPr>
        <w:t>el</w:t>
      </w:r>
      <w:r w:rsidR="00465ED3">
        <w:rPr>
          <w:bCs/>
          <w:highlight w:val="yellow"/>
        </w:rPr>
        <w:t>.</w:t>
      </w:r>
    </w:p>
    <w:p w14:paraId="7A3FA3AE" w14:textId="77777777" w:rsidR="00656D2F" w:rsidRPr="003625DA" w:rsidRDefault="00656D2F" w:rsidP="000F120A">
      <w:pPr>
        <w:rPr>
          <w:b/>
          <w:highlight w:val="yellow"/>
        </w:rPr>
      </w:pPr>
    </w:p>
    <w:p w14:paraId="451AF66F" w14:textId="1DF9C902" w:rsidR="00E21C0B" w:rsidRDefault="002613FB" w:rsidP="000F120A">
      <w:pPr>
        <w:rPr>
          <w:highlight w:val="yellow"/>
        </w:rPr>
      </w:pPr>
      <w:r>
        <w:rPr>
          <w:highlight w:val="yellow"/>
        </w:rPr>
        <w:t>3</w:t>
      </w:r>
      <w:r w:rsidR="00E21C0B" w:rsidRPr="003625DA">
        <w:rPr>
          <w:highlight w:val="yellow"/>
        </w:rPr>
        <w:t>.2.1. Use soap and warm water to clean a short and long glass plate designed for gels with overall dimension</w:t>
      </w:r>
      <w:r w:rsidR="008C11E0">
        <w:rPr>
          <w:highlight w:val="yellow"/>
        </w:rPr>
        <w:t>s</w:t>
      </w:r>
      <w:r w:rsidR="00E21C0B" w:rsidRPr="003625DA">
        <w:rPr>
          <w:highlight w:val="yellow"/>
        </w:rPr>
        <w:t xml:space="preserve"> of 31.0 </w:t>
      </w:r>
      <w:r w:rsidR="00465ED3">
        <w:rPr>
          <w:highlight w:val="yellow"/>
        </w:rPr>
        <w:t xml:space="preserve">cm </w:t>
      </w:r>
      <w:r w:rsidR="00E21C0B" w:rsidRPr="003625DA">
        <w:rPr>
          <w:highlight w:val="yellow"/>
        </w:rPr>
        <w:t>x 38.5 cm. Spray each glass plate with 95% ethanol and wipe the glass to remove any moisture.</w:t>
      </w:r>
    </w:p>
    <w:p w14:paraId="7731343F" w14:textId="77777777" w:rsidR="00336A89" w:rsidRPr="003625DA" w:rsidRDefault="00336A89" w:rsidP="000F120A">
      <w:pPr>
        <w:rPr>
          <w:highlight w:val="yellow"/>
        </w:rPr>
      </w:pPr>
    </w:p>
    <w:p w14:paraId="1F51E210" w14:textId="4B0E76FD" w:rsidR="00AD1465" w:rsidRDefault="00AD1465" w:rsidP="000F120A">
      <w:r w:rsidRPr="00E76934">
        <w:t xml:space="preserve">NOTE: One of the two plates can be siliconized to prevent </w:t>
      </w:r>
      <w:r w:rsidR="002008AF" w:rsidRPr="00E76934">
        <w:t>damage</w:t>
      </w:r>
      <w:r w:rsidRPr="00E76934">
        <w:t xml:space="preserve"> </w:t>
      </w:r>
      <w:r w:rsidR="002008AF" w:rsidRPr="00E76934">
        <w:t>to</w:t>
      </w:r>
      <w:r w:rsidRPr="00E76934">
        <w:t xml:space="preserve"> the gel when </w:t>
      </w:r>
      <w:r w:rsidR="002008AF" w:rsidRPr="00E76934">
        <w:t>separating the glass plate sandwich</w:t>
      </w:r>
      <w:r w:rsidRPr="00E76934">
        <w:t xml:space="preserve">. </w:t>
      </w:r>
      <w:r w:rsidR="0073549C" w:rsidRPr="00E76934">
        <w:t xml:space="preserve">However, this step is not necessary </w:t>
      </w:r>
      <w:r w:rsidR="00465ED3" w:rsidRPr="00465ED3">
        <w:t>because</w:t>
      </w:r>
      <w:r w:rsidR="00465ED3" w:rsidRPr="00E76934">
        <w:t xml:space="preserve"> </w:t>
      </w:r>
      <w:r w:rsidRPr="00E76934">
        <w:t>this protocol is designed to visualize the</w:t>
      </w:r>
      <w:r w:rsidR="002008AF" w:rsidRPr="00E76934">
        <w:t xml:space="preserve"> </w:t>
      </w:r>
      <w:r w:rsidRPr="00E76934">
        <w:t>RNA without separating the glass plates</w:t>
      </w:r>
      <w:r w:rsidR="002008AF" w:rsidRPr="00E76934">
        <w:t>.</w:t>
      </w:r>
    </w:p>
    <w:p w14:paraId="6B49C983" w14:textId="77777777" w:rsidR="00662AC3" w:rsidRPr="00E76934" w:rsidRDefault="00662AC3" w:rsidP="000F120A"/>
    <w:p w14:paraId="366CC81B" w14:textId="749F16D2" w:rsidR="00E21C0B" w:rsidRDefault="002613FB" w:rsidP="000F120A">
      <w:pPr>
        <w:rPr>
          <w:highlight w:val="yellow"/>
        </w:rPr>
      </w:pPr>
      <w:r>
        <w:rPr>
          <w:highlight w:val="yellow"/>
        </w:rPr>
        <w:t>3</w:t>
      </w:r>
      <w:r w:rsidR="00E21C0B" w:rsidRPr="003625DA">
        <w:rPr>
          <w:highlight w:val="yellow"/>
        </w:rPr>
        <w:t xml:space="preserve">.2.2. </w:t>
      </w:r>
      <w:r w:rsidR="004F680A" w:rsidRPr="003625DA">
        <w:rPr>
          <w:highlight w:val="yellow"/>
        </w:rPr>
        <w:t>Place</w:t>
      </w:r>
      <w:r w:rsidR="00E21C0B" w:rsidRPr="003625DA">
        <w:rPr>
          <w:highlight w:val="yellow"/>
        </w:rPr>
        <w:t xml:space="preserve"> the long glass plate horizontally on top of a box so it is elevated off the benchtop. </w:t>
      </w:r>
    </w:p>
    <w:p w14:paraId="74EBCE55" w14:textId="77777777" w:rsidR="00336A89" w:rsidRPr="003625DA" w:rsidRDefault="00336A89" w:rsidP="000F120A">
      <w:pPr>
        <w:rPr>
          <w:highlight w:val="yellow"/>
        </w:rPr>
      </w:pPr>
    </w:p>
    <w:p w14:paraId="06458E1A" w14:textId="290B2B2F" w:rsidR="00E21C0B" w:rsidRPr="00770E2E" w:rsidRDefault="00E21C0B" w:rsidP="000F120A">
      <w:r w:rsidRPr="00770E2E">
        <w:lastRenderedPageBreak/>
        <w:t xml:space="preserve">CAUTION: Acrylamide is toxic, therefore the gel pouring station must be covered </w:t>
      </w:r>
      <w:r w:rsidRPr="00770E2E">
        <w:tab/>
        <w:t xml:space="preserve">in </w:t>
      </w:r>
      <w:r w:rsidR="00835A07" w:rsidRPr="00770E2E">
        <w:t>bench paper</w:t>
      </w:r>
      <w:r w:rsidRPr="00770E2E">
        <w:t xml:space="preserve"> that can absorb any spilled liquid and be immediately placed in a waste bag after the </w:t>
      </w:r>
      <w:r w:rsidR="00465ED3">
        <w:t>procedure</w:t>
      </w:r>
      <w:r w:rsidR="00465ED3" w:rsidRPr="00770E2E">
        <w:t xml:space="preserve"> </w:t>
      </w:r>
      <w:r w:rsidRPr="00770E2E">
        <w:t>is complete.</w:t>
      </w:r>
    </w:p>
    <w:p w14:paraId="5886240C" w14:textId="77777777" w:rsidR="00662AC3" w:rsidRPr="003625DA" w:rsidRDefault="00662AC3" w:rsidP="000F120A">
      <w:pPr>
        <w:rPr>
          <w:highlight w:val="yellow"/>
        </w:rPr>
      </w:pPr>
    </w:p>
    <w:p w14:paraId="35692A34" w14:textId="0EFC46B4" w:rsidR="00E21C0B" w:rsidRDefault="002613FB" w:rsidP="000F120A">
      <w:pPr>
        <w:rPr>
          <w:highlight w:val="yellow"/>
        </w:rPr>
      </w:pPr>
      <w:r>
        <w:rPr>
          <w:highlight w:val="yellow"/>
        </w:rPr>
        <w:t>3.</w:t>
      </w:r>
      <w:r w:rsidR="00E21C0B" w:rsidRPr="003625DA">
        <w:rPr>
          <w:highlight w:val="yellow"/>
        </w:rPr>
        <w:t xml:space="preserve">2.3. </w:t>
      </w:r>
      <w:r w:rsidR="004F680A" w:rsidRPr="003625DA">
        <w:rPr>
          <w:highlight w:val="yellow"/>
        </w:rPr>
        <w:t>Place</w:t>
      </w:r>
      <w:r w:rsidR="00E21C0B" w:rsidRPr="003625DA">
        <w:rPr>
          <w:highlight w:val="yellow"/>
        </w:rPr>
        <w:t xml:space="preserve"> a clean 0.4 mm spacer along the long edges of the long glass plate. </w:t>
      </w:r>
    </w:p>
    <w:p w14:paraId="67149BBE" w14:textId="77777777" w:rsidR="00662AC3" w:rsidRPr="003625DA" w:rsidRDefault="00662AC3" w:rsidP="000F120A">
      <w:pPr>
        <w:rPr>
          <w:highlight w:val="yellow"/>
        </w:rPr>
      </w:pPr>
    </w:p>
    <w:p w14:paraId="1E84CD8E" w14:textId="7A2D2C67" w:rsidR="00E21C0B" w:rsidRDefault="002613FB" w:rsidP="000F120A">
      <w:pPr>
        <w:rPr>
          <w:highlight w:val="yellow"/>
        </w:rPr>
      </w:pPr>
      <w:r>
        <w:rPr>
          <w:highlight w:val="yellow"/>
        </w:rPr>
        <w:t>3</w:t>
      </w:r>
      <w:r w:rsidR="00E21C0B" w:rsidRPr="003625DA">
        <w:rPr>
          <w:highlight w:val="yellow"/>
        </w:rPr>
        <w:t xml:space="preserve">.2.4. </w:t>
      </w:r>
      <w:r w:rsidR="004F680A" w:rsidRPr="003625DA">
        <w:rPr>
          <w:highlight w:val="yellow"/>
        </w:rPr>
        <w:t>Lay</w:t>
      </w:r>
      <w:r w:rsidR="00E21C0B" w:rsidRPr="003625DA">
        <w:rPr>
          <w:highlight w:val="yellow"/>
        </w:rPr>
        <w:t xml:space="preserve"> the short glass plate </w:t>
      </w:r>
      <w:r w:rsidR="004F680A" w:rsidRPr="003625DA">
        <w:rPr>
          <w:highlight w:val="yellow"/>
        </w:rPr>
        <w:t>atop the long plate and ensure</w:t>
      </w:r>
      <w:r w:rsidR="00E21C0B" w:rsidRPr="003625DA">
        <w:rPr>
          <w:highlight w:val="yellow"/>
        </w:rPr>
        <w:t xml:space="preserve"> the edges of the short plate</w:t>
      </w:r>
      <w:r w:rsidR="00336A89">
        <w:rPr>
          <w:highlight w:val="yellow"/>
        </w:rPr>
        <w:t xml:space="preserve">, </w:t>
      </w:r>
      <w:r w:rsidR="00E21C0B" w:rsidRPr="003625DA">
        <w:rPr>
          <w:highlight w:val="yellow"/>
        </w:rPr>
        <w:t>long</w:t>
      </w:r>
      <w:r w:rsidR="00835A07" w:rsidRPr="003625DA">
        <w:rPr>
          <w:highlight w:val="yellow"/>
        </w:rPr>
        <w:t xml:space="preserve"> </w:t>
      </w:r>
      <w:r w:rsidR="00E21C0B" w:rsidRPr="003625DA">
        <w:rPr>
          <w:highlight w:val="yellow"/>
        </w:rPr>
        <w:t>plate, and spacers are aligned. Clamp</w:t>
      </w:r>
      <w:r w:rsidR="00861CC5">
        <w:rPr>
          <w:highlight w:val="yellow"/>
        </w:rPr>
        <w:t xml:space="preserve"> each side</w:t>
      </w:r>
      <w:r w:rsidR="00E21C0B" w:rsidRPr="003625DA">
        <w:rPr>
          <w:highlight w:val="yellow"/>
        </w:rPr>
        <w:t xml:space="preserve"> using three evenly spaced metal clamps.</w:t>
      </w:r>
    </w:p>
    <w:p w14:paraId="07C83AD7" w14:textId="77777777" w:rsidR="00662AC3" w:rsidRPr="003625DA" w:rsidRDefault="00662AC3" w:rsidP="000F120A">
      <w:pPr>
        <w:rPr>
          <w:highlight w:val="yellow"/>
        </w:rPr>
      </w:pPr>
    </w:p>
    <w:p w14:paraId="67CE910F" w14:textId="59FF8B81" w:rsidR="00E21C0B" w:rsidRDefault="002613FB" w:rsidP="000F120A">
      <w:pPr>
        <w:rPr>
          <w:highlight w:val="yellow"/>
        </w:rPr>
      </w:pPr>
      <w:r>
        <w:rPr>
          <w:highlight w:val="yellow"/>
        </w:rPr>
        <w:t>3</w:t>
      </w:r>
      <w:r w:rsidR="00E21C0B" w:rsidRPr="003625DA">
        <w:rPr>
          <w:highlight w:val="yellow"/>
        </w:rPr>
        <w:t xml:space="preserve">.2.5. Add 24 </w:t>
      </w:r>
      <w:r w:rsidR="00E21C0B" w:rsidRPr="003625DA">
        <w:rPr>
          <w:highlight w:val="yellow"/>
        </w:rPr>
        <w:sym w:font="Symbol" w:char="F06D"/>
      </w:r>
      <w:r w:rsidR="00E21C0B" w:rsidRPr="003625DA">
        <w:rPr>
          <w:highlight w:val="yellow"/>
        </w:rPr>
        <w:t>L of TEMED to the 15% acrylamide/8</w:t>
      </w:r>
      <w:r w:rsidR="00465ED3">
        <w:rPr>
          <w:highlight w:val="yellow"/>
        </w:rPr>
        <w:t xml:space="preserve"> </w:t>
      </w:r>
      <w:r w:rsidR="00E21C0B" w:rsidRPr="003625DA">
        <w:rPr>
          <w:highlight w:val="yellow"/>
        </w:rPr>
        <w:t xml:space="preserve">M urea solution prepared in step </w:t>
      </w:r>
      <w:r w:rsidR="00837B33">
        <w:rPr>
          <w:highlight w:val="yellow"/>
        </w:rPr>
        <w:t>3</w:t>
      </w:r>
      <w:r w:rsidR="00E21C0B" w:rsidRPr="003625DA">
        <w:rPr>
          <w:highlight w:val="yellow"/>
        </w:rPr>
        <w:t>.1 and mix the solution.</w:t>
      </w:r>
    </w:p>
    <w:p w14:paraId="176AECCD" w14:textId="77777777" w:rsidR="00662AC3" w:rsidRPr="003625DA" w:rsidRDefault="00662AC3" w:rsidP="000F120A">
      <w:pPr>
        <w:rPr>
          <w:highlight w:val="yellow"/>
        </w:rPr>
      </w:pPr>
    </w:p>
    <w:p w14:paraId="7A9FC96F" w14:textId="45EC98AF" w:rsidR="00E21C0B" w:rsidRDefault="002613FB" w:rsidP="000F120A">
      <w:pPr>
        <w:rPr>
          <w:highlight w:val="yellow"/>
        </w:rPr>
      </w:pPr>
      <w:r>
        <w:rPr>
          <w:highlight w:val="yellow"/>
        </w:rPr>
        <w:t>3</w:t>
      </w:r>
      <w:r w:rsidR="00E21C0B" w:rsidRPr="003625DA">
        <w:rPr>
          <w:highlight w:val="yellow"/>
        </w:rPr>
        <w:t xml:space="preserve">.2.6. Add 600 </w:t>
      </w:r>
      <w:r w:rsidR="00E21C0B" w:rsidRPr="003625DA">
        <w:rPr>
          <w:highlight w:val="yellow"/>
        </w:rPr>
        <w:sym w:font="Symbol" w:char="F06D"/>
      </w:r>
      <w:r w:rsidR="00E21C0B" w:rsidRPr="003625DA">
        <w:rPr>
          <w:highlight w:val="yellow"/>
        </w:rPr>
        <w:t>L of 10% (w/v) APS (see step 1.1.</w:t>
      </w:r>
      <w:r w:rsidR="00340D77">
        <w:rPr>
          <w:highlight w:val="yellow"/>
        </w:rPr>
        <w:t>4</w:t>
      </w:r>
      <w:r w:rsidR="00E21C0B" w:rsidRPr="003625DA">
        <w:rPr>
          <w:highlight w:val="yellow"/>
        </w:rPr>
        <w:t xml:space="preserve">) to the solution in step </w:t>
      </w:r>
      <w:r w:rsidR="005A6BB4">
        <w:rPr>
          <w:highlight w:val="yellow"/>
        </w:rPr>
        <w:t>3.2.5</w:t>
      </w:r>
      <w:r w:rsidR="00E21C0B" w:rsidRPr="003625DA">
        <w:rPr>
          <w:highlight w:val="yellow"/>
        </w:rPr>
        <w:t xml:space="preserve"> and gently mix the solution.</w:t>
      </w:r>
    </w:p>
    <w:p w14:paraId="238A2B1C" w14:textId="77777777" w:rsidR="00662AC3" w:rsidRPr="003625DA" w:rsidRDefault="00662AC3" w:rsidP="000F120A">
      <w:pPr>
        <w:rPr>
          <w:highlight w:val="yellow"/>
        </w:rPr>
      </w:pPr>
    </w:p>
    <w:p w14:paraId="5EFF911F" w14:textId="78AC0FE9" w:rsidR="00E21C0B" w:rsidRPr="003625DA" w:rsidRDefault="002613FB" w:rsidP="000F120A">
      <w:pPr>
        <w:rPr>
          <w:highlight w:val="yellow"/>
        </w:rPr>
      </w:pPr>
      <w:r>
        <w:rPr>
          <w:highlight w:val="yellow"/>
        </w:rPr>
        <w:t>3</w:t>
      </w:r>
      <w:r w:rsidR="00E21C0B" w:rsidRPr="003625DA">
        <w:rPr>
          <w:highlight w:val="yellow"/>
        </w:rPr>
        <w:t>.2.7. Immediately pour the solution between the glass plates.</w:t>
      </w:r>
    </w:p>
    <w:p w14:paraId="146B8FF7" w14:textId="77777777" w:rsidR="002613FB" w:rsidRDefault="002613FB" w:rsidP="000F120A"/>
    <w:p w14:paraId="0D6F3E63" w14:textId="3D6FD1F6" w:rsidR="00E21C0B" w:rsidRDefault="00E21C0B" w:rsidP="000F120A">
      <w:r w:rsidRPr="00E76934">
        <w:t xml:space="preserve">NOTE: To avoid </w:t>
      </w:r>
      <w:r w:rsidR="008C11E0" w:rsidRPr="00E76934">
        <w:t>bubbles</w:t>
      </w:r>
      <w:r w:rsidRPr="00E76934">
        <w:t>, tap the glass as the solution</w:t>
      </w:r>
      <w:r w:rsidR="00662AC3">
        <w:t xml:space="preserve"> is poured</w:t>
      </w:r>
      <w:r w:rsidRPr="00E76934">
        <w:t>.</w:t>
      </w:r>
    </w:p>
    <w:p w14:paraId="60FE94A5" w14:textId="77777777" w:rsidR="00662AC3" w:rsidRPr="003625DA" w:rsidRDefault="00662AC3" w:rsidP="000F120A">
      <w:pPr>
        <w:rPr>
          <w:highlight w:val="yellow"/>
        </w:rPr>
      </w:pPr>
    </w:p>
    <w:p w14:paraId="7FB9138F" w14:textId="05D69320" w:rsidR="00E21C0B" w:rsidRDefault="002613FB" w:rsidP="000F120A">
      <w:pPr>
        <w:rPr>
          <w:highlight w:val="yellow"/>
        </w:rPr>
      </w:pPr>
      <w:r>
        <w:rPr>
          <w:highlight w:val="yellow"/>
        </w:rPr>
        <w:t>3</w:t>
      </w:r>
      <w:r w:rsidR="00E21C0B" w:rsidRPr="003625DA">
        <w:rPr>
          <w:highlight w:val="yellow"/>
        </w:rPr>
        <w:t>.2.8. Carefully add a clean</w:t>
      </w:r>
      <w:r w:rsidR="008C11E0">
        <w:rPr>
          <w:highlight w:val="yellow"/>
        </w:rPr>
        <w:t>,</w:t>
      </w:r>
      <w:r w:rsidR="00E21C0B" w:rsidRPr="003625DA">
        <w:rPr>
          <w:highlight w:val="yellow"/>
        </w:rPr>
        <w:t xml:space="preserve"> 0.4 mm</w:t>
      </w:r>
      <w:r w:rsidR="008C11E0">
        <w:rPr>
          <w:highlight w:val="yellow"/>
        </w:rPr>
        <w:t>,</w:t>
      </w:r>
      <w:r w:rsidR="00E21C0B" w:rsidRPr="003625DA">
        <w:rPr>
          <w:highlight w:val="yellow"/>
        </w:rPr>
        <w:t xml:space="preserve"> 32</w:t>
      </w:r>
      <w:r w:rsidR="00465ED3">
        <w:rPr>
          <w:highlight w:val="yellow"/>
        </w:rPr>
        <w:t xml:space="preserve"> well</w:t>
      </w:r>
      <w:r w:rsidR="00E21C0B" w:rsidRPr="003625DA">
        <w:rPr>
          <w:highlight w:val="yellow"/>
        </w:rPr>
        <w:t xml:space="preserve"> comb to the top of the glass plate sandwich.</w:t>
      </w:r>
    </w:p>
    <w:p w14:paraId="21BC9570" w14:textId="77777777" w:rsidR="00662AC3" w:rsidRPr="003625DA" w:rsidRDefault="00662AC3" w:rsidP="000F120A">
      <w:pPr>
        <w:rPr>
          <w:highlight w:val="yellow"/>
        </w:rPr>
      </w:pPr>
    </w:p>
    <w:p w14:paraId="7A304C9B" w14:textId="20FDE324" w:rsidR="00E21C0B" w:rsidRPr="003625DA" w:rsidRDefault="002613FB" w:rsidP="000F120A">
      <w:pPr>
        <w:rPr>
          <w:highlight w:val="yellow"/>
        </w:rPr>
      </w:pPr>
      <w:r>
        <w:rPr>
          <w:highlight w:val="yellow"/>
        </w:rPr>
        <w:t>3</w:t>
      </w:r>
      <w:r w:rsidR="00E21C0B" w:rsidRPr="003625DA">
        <w:rPr>
          <w:highlight w:val="yellow"/>
        </w:rPr>
        <w:t>.2.9. Allow a minimum of 30 mi</w:t>
      </w:r>
      <w:r>
        <w:rPr>
          <w:highlight w:val="yellow"/>
        </w:rPr>
        <w:t>n</w:t>
      </w:r>
      <w:r w:rsidR="00E21C0B" w:rsidRPr="003625DA">
        <w:rPr>
          <w:highlight w:val="yellow"/>
        </w:rPr>
        <w:t xml:space="preserve"> for the acrylamide to polymerize.</w:t>
      </w:r>
    </w:p>
    <w:p w14:paraId="29F7D9A9" w14:textId="77777777" w:rsidR="00E21C0B" w:rsidRPr="003625DA" w:rsidRDefault="00E21C0B" w:rsidP="000F120A">
      <w:pPr>
        <w:rPr>
          <w:highlight w:val="yellow"/>
        </w:rPr>
      </w:pPr>
    </w:p>
    <w:p w14:paraId="2465EBE8" w14:textId="075F6A69" w:rsidR="00E21C0B" w:rsidRPr="007F30DF" w:rsidRDefault="002613FB" w:rsidP="000F120A">
      <w:pPr>
        <w:rPr>
          <w:bCs/>
          <w:highlight w:val="yellow"/>
        </w:rPr>
      </w:pPr>
      <w:r w:rsidRPr="007F30DF">
        <w:rPr>
          <w:bCs/>
          <w:highlight w:val="yellow"/>
        </w:rPr>
        <w:t>3</w:t>
      </w:r>
      <w:r w:rsidR="00E21C0B" w:rsidRPr="007F30DF">
        <w:rPr>
          <w:bCs/>
          <w:highlight w:val="yellow"/>
        </w:rPr>
        <w:t xml:space="preserve">.3. Run the </w:t>
      </w:r>
      <w:r w:rsidR="00465ED3" w:rsidRPr="007F30DF">
        <w:rPr>
          <w:bCs/>
          <w:highlight w:val="yellow"/>
        </w:rPr>
        <w:t>d</w:t>
      </w:r>
      <w:r w:rsidR="00E21C0B" w:rsidRPr="007F30DF">
        <w:rPr>
          <w:bCs/>
          <w:highlight w:val="yellow"/>
        </w:rPr>
        <w:t xml:space="preserve">enaturing </w:t>
      </w:r>
      <w:r w:rsidR="00465ED3" w:rsidRPr="007F30DF">
        <w:rPr>
          <w:bCs/>
          <w:highlight w:val="yellow"/>
        </w:rPr>
        <w:t>g</w:t>
      </w:r>
      <w:r w:rsidR="00E21C0B" w:rsidRPr="007F30DF">
        <w:rPr>
          <w:bCs/>
          <w:highlight w:val="yellow"/>
        </w:rPr>
        <w:t>el</w:t>
      </w:r>
      <w:r w:rsidR="00465ED3" w:rsidRPr="007F30DF">
        <w:rPr>
          <w:bCs/>
          <w:highlight w:val="yellow"/>
        </w:rPr>
        <w:t>.</w:t>
      </w:r>
    </w:p>
    <w:p w14:paraId="32974C2B" w14:textId="77777777" w:rsidR="00656D2F" w:rsidRPr="003625DA" w:rsidRDefault="00656D2F" w:rsidP="000F120A">
      <w:pPr>
        <w:rPr>
          <w:b/>
          <w:highlight w:val="yellow"/>
        </w:rPr>
      </w:pPr>
    </w:p>
    <w:p w14:paraId="7517F001" w14:textId="1C06B7E9" w:rsidR="00E21C0B" w:rsidRDefault="002613FB" w:rsidP="000F120A">
      <w:pPr>
        <w:rPr>
          <w:highlight w:val="yellow"/>
        </w:rPr>
      </w:pPr>
      <w:r>
        <w:rPr>
          <w:highlight w:val="yellow"/>
        </w:rPr>
        <w:t>3</w:t>
      </w:r>
      <w:r w:rsidR="00E21C0B" w:rsidRPr="003625DA">
        <w:rPr>
          <w:highlight w:val="yellow"/>
        </w:rPr>
        <w:t>.3.1. Set the heat block to 75 °C.</w:t>
      </w:r>
    </w:p>
    <w:p w14:paraId="40971526" w14:textId="77777777" w:rsidR="00662AC3" w:rsidRPr="003625DA" w:rsidRDefault="00662AC3" w:rsidP="000F120A">
      <w:pPr>
        <w:rPr>
          <w:highlight w:val="yellow"/>
        </w:rPr>
      </w:pPr>
    </w:p>
    <w:p w14:paraId="325F5691" w14:textId="6C10EF9D" w:rsidR="00E21C0B" w:rsidRDefault="002613FB" w:rsidP="000F120A">
      <w:pPr>
        <w:rPr>
          <w:highlight w:val="yellow"/>
        </w:rPr>
      </w:pPr>
      <w:r>
        <w:rPr>
          <w:highlight w:val="yellow"/>
        </w:rPr>
        <w:t>3</w:t>
      </w:r>
      <w:r w:rsidR="00E21C0B" w:rsidRPr="003625DA">
        <w:rPr>
          <w:highlight w:val="yellow"/>
        </w:rPr>
        <w:t>.3.2. Remove the metal clamps holding the glass plate sandwich together and thoroughly wash and dry the glass plate sandwich.</w:t>
      </w:r>
    </w:p>
    <w:p w14:paraId="2ECD6DA2" w14:textId="77777777" w:rsidR="00662AC3" w:rsidRPr="003625DA" w:rsidRDefault="00662AC3" w:rsidP="000F120A">
      <w:pPr>
        <w:rPr>
          <w:highlight w:val="yellow"/>
        </w:rPr>
      </w:pPr>
    </w:p>
    <w:p w14:paraId="0E88CA6D" w14:textId="48EBBC3F" w:rsidR="00E21C0B" w:rsidRPr="003625DA" w:rsidRDefault="002613FB" w:rsidP="000F120A">
      <w:pPr>
        <w:rPr>
          <w:highlight w:val="yellow"/>
        </w:rPr>
      </w:pPr>
      <w:r>
        <w:rPr>
          <w:highlight w:val="yellow"/>
        </w:rPr>
        <w:t>3</w:t>
      </w:r>
      <w:r w:rsidR="00E21C0B" w:rsidRPr="003625DA">
        <w:rPr>
          <w:highlight w:val="yellow"/>
        </w:rPr>
        <w:t>.3.3. Place the glass plate sandwich into the gel apparatus with the short plate facing inward.</w:t>
      </w:r>
    </w:p>
    <w:p w14:paraId="24B06829" w14:textId="77777777" w:rsidR="002613FB" w:rsidRDefault="002613FB" w:rsidP="000F120A">
      <w:pPr>
        <w:rPr>
          <w:highlight w:val="yellow"/>
        </w:rPr>
      </w:pPr>
    </w:p>
    <w:p w14:paraId="30CA7198" w14:textId="7281E0D5" w:rsidR="00E21C0B" w:rsidRDefault="002613FB" w:rsidP="000F120A">
      <w:pPr>
        <w:rPr>
          <w:highlight w:val="yellow"/>
        </w:rPr>
      </w:pPr>
      <w:r>
        <w:rPr>
          <w:highlight w:val="yellow"/>
        </w:rPr>
        <w:t>3</w:t>
      </w:r>
      <w:r w:rsidR="00E21C0B" w:rsidRPr="003625DA">
        <w:rPr>
          <w:highlight w:val="yellow"/>
        </w:rPr>
        <w:t xml:space="preserve">.3.4. Prepare 0.5x TBE running buffer by combining 100 </w:t>
      </w:r>
      <w:r w:rsidR="0098055B">
        <w:rPr>
          <w:highlight w:val="yellow"/>
        </w:rPr>
        <w:t>mL of</w:t>
      </w:r>
      <w:r w:rsidR="00E21C0B" w:rsidRPr="003625DA">
        <w:rPr>
          <w:highlight w:val="yellow"/>
        </w:rPr>
        <w:t xml:space="preserve"> 10x TBE with 1.9 L RNase</w:t>
      </w:r>
      <w:r>
        <w:rPr>
          <w:highlight w:val="yellow"/>
        </w:rPr>
        <w:t>-</w:t>
      </w:r>
      <w:r w:rsidR="00E21C0B" w:rsidRPr="003625DA">
        <w:rPr>
          <w:highlight w:val="yellow"/>
        </w:rPr>
        <w:t xml:space="preserve">free water. </w:t>
      </w:r>
      <w:r w:rsidR="00E21C0B" w:rsidRPr="00DB047F">
        <w:rPr>
          <w:highlight w:val="yellow"/>
        </w:rPr>
        <w:t xml:space="preserve">Add </w:t>
      </w:r>
      <w:r w:rsidR="003D02B4" w:rsidRPr="00DB047F">
        <w:rPr>
          <w:highlight w:val="yellow"/>
        </w:rPr>
        <w:t>600 mL</w:t>
      </w:r>
      <w:r w:rsidR="00E21C0B" w:rsidRPr="00DB047F">
        <w:rPr>
          <w:highlight w:val="yellow"/>
        </w:rPr>
        <w:t xml:space="preserve"> </w:t>
      </w:r>
      <w:r w:rsidR="00E21C0B" w:rsidRPr="003625DA">
        <w:rPr>
          <w:highlight w:val="yellow"/>
        </w:rPr>
        <w:t xml:space="preserve">of </w:t>
      </w:r>
      <w:r>
        <w:rPr>
          <w:highlight w:val="yellow"/>
        </w:rPr>
        <w:t xml:space="preserve">the </w:t>
      </w:r>
      <w:r w:rsidR="00E21C0B" w:rsidRPr="003625DA">
        <w:rPr>
          <w:highlight w:val="yellow"/>
        </w:rPr>
        <w:t>running buffer to the upper and lower chambers of the gel apparatus.</w:t>
      </w:r>
    </w:p>
    <w:p w14:paraId="47FD482F" w14:textId="77777777" w:rsidR="00662AC3" w:rsidRPr="003625DA" w:rsidRDefault="00662AC3" w:rsidP="000F120A">
      <w:pPr>
        <w:rPr>
          <w:highlight w:val="yellow"/>
        </w:rPr>
      </w:pPr>
    </w:p>
    <w:p w14:paraId="026B7334" w14:textId="1A445DBF" w:rsidR="002613FB" w:rsidRDefault="002613FB" w:rsidP="000F120A">
      <w:r>
        <w:rPr>
          <w:highlight w:val="yellow"/>
        </w:rPr>
        <w:t>3</w:t>
      </w:r>
      <w:r w:rsidR="00E21C0B" w:rsidRPr="003625DA">
        <w:rPr>
          <w:highlight w:val="yellow"/>
        </w:rPr>
        <w:t>.3.5. Gently remove the comb and rinse the wells thoroughly using a syringe.</w:t>
      </w:r>
    </w:p>
    <w:p w14:paraId="3AA932D9" w14:textId="77777777" w:rsidR="002613FB" w:rsidRDefault="002613FB" w:rsidP="000F120A"/>
    <w:p w14:paraId="51EAA247" w14:textId="02944201" w:rsidR="00E21C0B" w:rsidRPr="002613FB" w:rsidRDefault="00E21C0B" w:rsidP="000F120A">
      <w:pPr>
        <w:rPr>
          <w:highlight w:val="yellow"/>
        </w:rPr>
      </w:pPr>
      <w:r w:rsidRPr="00E76934">
        <w:t xml:space="preserve">NOTE: This step is critical </w:t>
      </w:r>
      <w:r w:rsidR="002613FB">
        <w:t xml:space="preserve">for </w:t>
      </w:r>
      <w:r w:rsidRPr="00E76934">
        <w:t>remov</w:t>
      </w:r>
      <w:r w:rsidR="002613FB">
        <w:t>ing</w:t>
      </w:r>
      <w:r w:rsidRPr="00E76934">
        <w:t xml:space="preserve"> urea from the wells.</w:t>
      </w:r>
    </w:p>
    <w:p w14:paraId="1E4F1D38" w14:textId="77777777" w:rsidR="00662AC3" w:rsidRPr="003625DA" w:rsidRDefault="00662AC3" w:rsidP="000F120A">
      <w:pPr>
        <w:rPr>
          <w:highlight w:val="yellow"/>
        </w:rPr>
      </w:pPr>
    </w:p>
    <w:p w14:paraId="31606C9D" w14:textId="4EC7BE1A" w:rsidR="00E21C0B" w:rsidRPr="003625DA" w:rsidRDefault="002613FB" w:rsidP="000F120A">
      <w:pPr>
        <w:rPr>
          <w:highlight w:val="yellow"/>
        </w:rPr>
      </w:pPr>
      <w:r>
        <w:rPr>
          <w:highlight w:val="yellow"/>
        </w:rPr>
        <w:t>3</w:t>
      </w:r>
      <w:r w:rsidR="00E21C0B" w:rsidRPr="003625DA">
        <w:rPr>
          <w:highlight w:val="yellow"/>
        </w:rPr>
        <w:t>.3.6. Pre-run the gel for 30 min at 50</w:t>
      </w:r>
      <w:r w:rsidR="00465ED3">
        <w:rPr>
          <w:highlight w:val="yellow"/>
        </w:rPr>
        <w:t xml:space="preserve"> W</w:t>
      </w:r>
      <w:r w:rsidR="008C11E0">
        <w:rPr>
          <w:highlight w:val="yellow"/>
        </w:rPr>
        <w:t>.</w:t>
      </w:r>
      <w:r w:rsidR="00250B6A">
        <w:rPr>
          <w:highlight w:val="yellow"/>
        </w:rPr>
        <w:t xml:space="preserve"> </w:t>
      </w:r>
      <w:r w:rsidR="008C11E0">
        <w:rPr>
          <w:highlight w:val="yellow"/>
        </w:rPr>
        <w:t xml:space="preserve">Voltage </w:t>
      </w:r>
      <w:r w:rsidR="009A3F05">
        <w:rPr>
          <w:highlight w:val="yellow"/>
        </w:rPr>
        <w:t>is approximately</w:t>
      </w:r>
      <w:r w:rsidR="00250B6A">
        <w:rPr>
          <w:highlight w:val="yellow"/>
        </w:rPr>
        <w:t xml:space="preserve"> 2</w:t>
      </w:r>
      <w:r w:rsidR="00465ED3">
        <w:rPr>
          <w:highlight w:val="yellow"/>
        </w:rPr>
        <w:t>,</w:t>
      </w:r>
      <w:r w:rsidR="00250B6A">
        <w:rPr>
          <w:highlight w:val="yellow"/>
        </w:rPr>
        <w:t>000 V</w:t>
      </w:r>
      <w:r w:rsidR="00E21C0B" w:rsidRPr="003625DA">
        <w:rPr>
          <w:highlight w:val="yellow"/>
        </w:rPr>
        <w:t>.</w:t>
      </w:r>
    </w:p>
    <w:p w14:paraId="569C4244" w14:textId="77777777" w:rsidR="002613FB" w:rsidRPr="00770E2E" w:rsidRDefault="002613FB" w:rsidP="000F120A"/>
    <w:p w14:paraId="5B338F50" w14:textId="0B1C989A" w:rsidR="00E21C0B" w:rsidRPr="00770E2E" w:rsidRDefault="00E21C0B" w:rsidP="000F120A">
      <w:r w:rsidRPr="00770E2E">
        <w:t>CAUTION: This gel apparat</w:t>
      </w:r>
      <w:r w:rsidR="005A6BB4">
        <w:t>us</w:t>
      </w:r>
      <w:r w:rsidRPr="00770E2E">
        <w:t xml:space="preserve"> operat</w:t>
      </w:r>
      <w:r w:rsidR="002613FB" w:rsidRPr="00770E2E">
        <w:t>es</w:t>
      </w:r>
      <w:r w:rsidRPr="00770E2E">
        <w:t xml:space="preserve"> at a high wattage and users should exhibit precaution.</w:t>
      </w:r>
    </w:p>
    <w:p w14:paraId="65EA3752" w14:textId="77777777" w:rsidR="00662AC3" w:rsidRPr="003625DA" w:rsidRDefault="00662AC3" w:rsidP="000F120A">
      <w:pPr>
        <w:rPr>
          <w:highlight w:val="yellow"/>
        </w:rPr>
      </w:pPr>
    </w:p>
    <w:p w14:paraId="640DC674" w14:textId="6A975CD1" w:rsidR="00E21C0B" w:rsidRPr="003625DA" w:rsidRDefault="002613FB" w:rsidP="000F120A">
      <w:pPr>
        <w:rPr>
          <w:highlight w:val="yellow"/>
        </w:rPr>
      </w:pPr>
      <w:r>
        <w:rPr>
          <w:highlight w:val="yellow"/>
        </w:rPr>
        <w:t>3</w:t>
      </w:r>
      <w:r w:rsidR="00E21C0B" w:rsidRPr="003625DA">
        <w:rPr>
          <w:highlight w:val="yellow"/>
        </w:rPr>
        <w:t>.3.7. Rinse the wells thoroughly using a syringe.</w:t>
      </w:r>
    </w:p>
    <w:p w14:paraId="65456275" w14:textId="77777777" w:rsidR="002613FB" w:rsidRDefault="002613FB" w:rsidP="000F120A"/>
    <w:p w14:paraId="7F833A89" w14:textId="78836EFA" w:rsidR="00E21C0B" w:rsidRDefault="00E21C0B" w:rsidP="000F120A">
      <w:r w:rsidRPr="00E76934">
        <w:t>NOTE: This step is critical for even loading of sample into the wells.</w:t>
      </w:r>
    </w:p>
    <w:p w14:paraId="31AFB59C" w14:textId="77777777" w:rsidR="00662AC3" w:rsidRPr="00E76934" w:rsidRDefault="00662AC3" w:rsidP="000F120A"/>
    <w:p w14:paraId="68699746" w14:textId="5FD4CB80" w:rsidR="00E21C0B" w:rsidRDefault="002613FB" w:rsidP="000F120A">
      <w:pPr>
        <w:rPr>
          <w:highlight w:val="yellow"/>
        </w:rPr>
      </w:pPr>
      <w:r>
        <w:rPr>
          <w:highlight w:val="yellow"/>
        </w:rPr>
        <w:t>3</w:t>
      </w:r>
      <w:r w:rsidR="00E21C0B" w:rsidRPr="003625DA">
        <w:rPr>
          <w:highlight w:val="yellow"/>
        </w:rPr>
        <w:t xml:space="preserve">.3.8. Pulse spin the quenched reactions from step </w:t>
      </w:r>
      <w:r w:rsidR="005A6BB4">
        <w:rPr>
          <w:highlight w:val="yellow"/>
        </w:rPr>
        <w:t>2.2.</w:t>
      </w:r>
      <w:r w:rsidR="00E21C0B" w:rsidRPr="003625DA">
        <w:rPr>
          <w:highlight w:val="yellow"/>
        </w:rPr>
        <w:t xml:space="preserve">5. Then incubate the tubes at 75 °C for 3 </w:t>
      </w:r>
      <w:r w:rsidR="0084378E">
        <w:rPr>
          <w:highlight w:val="yellow"/>
        </w:rPr>
        <w:t>min</w:t>
      </w:r>
      <w:r w:rsidR="00E21C0B" w:rsidRPr="003625DA">
        <w:rPr>
          <w:highlight w:val="yellow"/>
        </w:rPr>
        <w:t>.</w:t>
      </w:r>
      <w:r w:rsidR="00835A07" w:rsidRPr="003625DA">
        <w:rPr>
          <w:highlight w:val="yellow"/>
        </w:rPr>
        <w:t xml:space="preserve"> Repeat the pulse spin.</w:t>
      </w:r>
    </w:p>
    <w:p w14:paraId="4561C593" w14:textId="77777777" w:rsidR="00662AC3" w:rsidRPr="003625DA" w:rsidRDefault="00662AC3" w:rsidP="000F120A">
      <w:pPr>
        <w:rPr>
          <w:highlight w:val="yellow"/>
        </w:rPr>
      </w:pPr>
    </w:p>
    <w:p w14:paraId="35DD3BDC" w14:textId="018FE876" w:rsidR="00E21C0B" w:rsidRPr="003625DA" w:rsidRDefault="002613FB" w:rsidP="000F120A">
      <w:pPr>
        <w:rPr>
          <w:highlight w:val="yellow"/>
        </w:rPr>
      </w:pPr>
      <w:r>
        <w:rPr>
          <w:highlight w:val="yellow"/>
        </w:rPr>
        <w:t>3</w:t>
      </w:r>
      <w:r w:rsidR="00E21C0B" w:rsidRPr="003625DA">
        <w:rPr>
          <w:highlight w:val="yellow"/>
        </w:rPr>
        <w:t xml:space="preserve">.3.9. Immediately load </w:t>
      </w:r>
      <w:r w:rsidR="00FD0BC5" w:rsidRPr="003625DA">
        <w:rPr>
          <w:highlight w:val="yellow"/>
        </w:rPr>
        <w:t>10</w:t>
      </w:r>
      <w:r w:rsidR="00E21C0B" w:rsidRPr="003625DA">
        <w:rPr>
          <w:highlight w:val="yellow"/>
        </w:rPr>
        <w:t xml:space="preserve"> </w:t>
      </w:r>
      <w:r w:rsidR="00E21C0B" w:rsidRPr="003625DA">
        <w:rPr>
          <w:highlight w:val="yellow"/>
        </w:rPr>
        <w:sym w:font="Symbol" w:char="F06D"/>
      </w:r>
      <w:r w:rsidR="00E21C0B" w:rsidRPr="003625DA">
        <w:rPr>
          <w:highlight w:val="yellow"/>
        </w:rPr>
        <w:t>L of sample per well and run the gel for 3 h at 50</w:t>
      </w:r>
      <w:r w:rsidR="00465ED3">
        <w:rPr>
          <w:highlight w:val="yellow"/>
        </w:rPr>
        <w:t xml:space="preserve"> W</w:t>
      </w:r>
      <w:r w:rsidR="00E21C0B" w:rsidRPr="003625DA">
        <w:rPr>
          <w:highlight w:val="yellow"/>
        </w:rPr>
        <w:t>.</w:t>
      </w:r>
    </w:p>
    <w:p w14:paraId="7FD2906D" w14:textId="77777777" w:rsidR="002613FB" w:rsidRDefault="002613FB" w:rsidP="000F120A"/>
    <w:p w14:paraId="034E4230" w14:textId="08D5AD1E" w:rsidR="00E21C0B" w:rsidRPr="003625DA" w:rsidRDefault="00E21C0B" w:rsidP="000F120A">
      <w:pPr>
        <w:rPr>
          <w:highlight w:val="yellow"/>
        </w:rPr>
      </w:pPr>
      <w:r w:rsidRPr="00E76934">
        <w:t>NOTE: Fluorescently-labeled RNA is light sensitive</w:t>
      </w:r>
      <w:r w:rsidR="00465ED3">
        <w:t>;</w:t>
      </w:r>
      <w:r w:rsidRPr="00E76934">
        <w:t xml:space="preserve"> therefore</w:t>
      </w:r>
      <w:r w:rsidR="002613FB">
        <w:t>,</w:t>
      </w:r>
      <w:r w:rsidRPr="00E76934">
        <w:t xml:space="preserve"> cover the gel apparatus with foil.</w:t>
      </w:r>
    </w:p>
    <w:p w14:paraId="6C4DE80D" w14:textId="77777777" w:rsidR="00E21C0B" w:rsidRPr="003625DA" w:rsidRDefault="00E21C0B" w:rsidP="000F120A">
      <w:pPr>
        <w:rPr>
          <w:highlight w:val="yellow"/>
        </w:rPr>
      </w:pPr>
    </w:p>
    <w:p w14:paraId="03CC38E9" w14:textId="71B722F8" w:rsidR="00E21C0B" w:rsidRPr="007F30DF" w:rsidRDefault="002D66F5" w:rsidP="000F120A">
      <w:pPr>
        <w:rPr>
          <w:bCs/>
        </w:rPr>
      </w:pPr>
      <w:r w:rsidRPr="007F30DF">
        <w:rPr>
          <w:bCs/>
          <w:highlight w:val="yellow"/>
        </w:rPr>
        <w:t>3</w:t>
      </w:r>
      <w:r w:rsidR="00E21C0B" w:rsidRPr="007F30DF">
        <w:rPr>
          <w:bCs/>
          <w:highlight w:val="yellow"/>
        </w:rPr>
        <w:t>.4. Imag</w:t>
      </w:r>
      <w:r w:rsidR="00465ED3" w:rsidRPr="007F30DF">
        <w:rPr>
          <w:bCs/>
          <w:highlight w:val="yellow"/>
        </w:rPr>
        <w:t>e</w:t>
      </w:r>
      <w:r w:rsidR="00E21C0B" w:rsidRPr="007F30DF">
        <w:rPr>
          <w:bCs/>
          <w:highlight w:val="yellow"/>
        </w:rPr>
        <w:t xml:space="preserve"> the </w:t>
      </w:r>
      <w:r w:rsidR="00465ED3" w:rsidRPr="007F30DF">
        <w:rPr>
          <w:bCs/>
          <w:highlight w:val="yellow"/>
        </w:rPr>
        <w:t>d</w:t>
      </w:r>
      <w:r w:rsidR="00E21C0B" w:rsidRPr="007F30DF">
        <w:rPr>
          <w:bCs/>
          <w:highlight w:val="yellow"/>
        </w:rPr>
        <w:t xml:space="preserve">enaturing </w:t>
      </w:r>
      <w:r w:rsidR="00465ED3" w:rsidRPr="007F30DF">
        <w:rPr>
          <w:bCs/>
          <w:highlight w:val="yellow"/>
        </w:rPr>
        <w:t>g</w:t>
      </w:r>
      <w:r w:rsidR="00E21C0B" w:rsidRPr="007F30DF">
        <w:rPr>
          <w:bCs/>
          <w:highlight w:val="yellow"/>
        </w:rPr>
        <w:t>el</w:t>
      </w:r>
      <w:r w:rsidR="00465ED3" w:rsidRPr="007F30DF">
        <w:rPr>
          <w:bCs/>
        </w:rPr>
        <w:t>.</w:t>
      </w:r>
    </w:p>
    <w:p w14:paraId="0F1DC4EA" w14:textId="77777777" w:rsidR="00656D2F" w:rsidRPr="00770E2E" w:rsidRDefault="00656D2F" w:rsidP="000F120A">
      <w:pPr>
        <w:rPr>
          <w:b/>
        </w:rPr>
      </w:pPr>
    </w:p>
    <w:p w14:paraId="4CAFE257" w14:textId="21379354" w:rsidR="00E21C0B" w:rsidRPr="00107148" w:rsidRDefault="002D66F5" w:rsidP="000F120A">
      <w:pPr>
        <w:rPr>
          <w:highlight w:val="yellow"/>
        </w:rPr>
      </w:pPr>
      <w:r w:rsidRPr="00107148">
        <w:rPr>
          <w:highlight w:val="yellow"/>
        </w:rPr>
        <w:t>3</w:t>
      </w:r>
      <w:r w:rsidR="00E21C0B" w:rsidRPr="00107148">
        <w:rPr>
          <w:highlight w:val="yellow"/>
        </w:rPr>
        <w:t>.4.1. Turn off the power supply and drain the upper chamber of the gel apparatus.</w:t>
      </w:r>
    </w:p>
    <w:p w14:paraId="0FDCB040" w14:textId="77777777" w:rsidR="00662AC3" w:rsidRPr="00AA114A" w:rsidRDefault="00662AC3" w:rsidP="000F120A">
      <w:pPr>
        <w:rPr>
          <w:highlight w:val="yellow"/>
        </w:rPr>
      </w:pPr>
    </w:p>
    <w:p w14:paraId="128AF714" w14:textId="0798FE26" w:rsidR="00E21C0B" w:rsidRPr="00770E2E" w:rsidRDefault="002D66F5" w:rsidP="000F120A">
      <w:r w:rsidRPr="00107148">
        <w:rPr>
          <w:highlight w:val="yellow"/>
        </w:rPr>
        <w:t>3</w:t>
      </w:r>
      <w:r w:rsidR="00E21C0B" w:rsidRPr="00107148">
        <w:rPr>
          <w:highlight w:val="yellow"/>
        </w:rPr>
        <w:t xml:space="preserve">.4.2. Wash and dry the </w:t>
      </w:r>
      <w:r w:rsidRPr="00107148">
        <w:rPr>
          <w:highlight w:val="yellow"/>
        </w:rPr>
        <w:t xml:space="preserve">outer side of the </w:t>
      </w:r>
      <w:r w:rsidR="00E21C0B" w:rsidRPr="00107148">
        <w:rPr>
          <w:highlight w:val="yellow"/>
        </w:rPr>
        <w:t>glass plate sandwich</w:t>
      </w:r>
      <w:r w:rsidR="007D321B" w:rsidRPr="00107148">
        <w:rPr>
          <w:highlight w:val="yellow"/>
        </w:rPr>
        <w:t xml:space="preserve"> </w:t>
      </w:r>
      <w:r w:rsidR="00835A07" w:rsidRPr="00107148">
        <w:rPr>
          <w:highlight w:val="yellow"/>
        </w:rPr>
        <w:t xml:space="preserve">using soap and </w:t>
      </w:r>
      <w:r w:rsidR="00A60F30" w:rsidRPr="00107148">
        <w:rPr>
          <w:highlight w:val="yellow"/>
        </w:rPr>
        <w:t>water</w:t>
      </w:r>
      <w:r w:rsidR="00E21C0B" w:rsidRPr="00107148">
        <w:rPr>
          <w:highlight w:val="yellow"/>
        </w:rPr>
        <w:t>. Cover</w:t>
      </w:r>
      <w:r w:rsidR="002613FB" w:rsidRPr="00107148">
        <w:rPr>
          <w:highlight w:val="yellow"/>
        </w:rPr>
        <w:t xml:space="preserve"> </w:t>
      </w:r>
      <w:r w:rsidR="00E21C0B" w:rsidRPr="00107148">
        <w:rPr>
          <w:highlight w:val="yellow"/>
        </w:rPr>
        <w:t>the glass plate sandwich with foil</w:t>
      </w:r>
      <w:r w:rsidR="00A60F30" w:rsidRPr="00107148">
        <w:rPr>
          <w:highlight w:val="yellow"/>
        </w:rPr>
        <w:t xml:space="preserve"> while transporting the gel</w:t>
      </w:r>
      <w:r w:rsidR="00E21C0B" w:rsidRPr="00107148">
        <w:rPr>
          <w:highlight w:val="yellow"/>
        </w:rPr>
        <w:t>.</w:t>
      </w:r>
    </w:p>
    <w:p w14:paraId="11ABE73F" w14:textId="77777777" w:rsidR="002613FB" w:rsidRPr="00770E2E" w:rsidRDefault="002613FB" w:rsidP="000F120A"/>
    <w:p w14:paraId="00750B86" w14:textId="64389CD6" w:rsidR="002613FB" w:rsidRPr="00107148" w:rsidRDefault="002D66F5" w:rsidP="000F120A">
      <w:r w:rsidRPr="00107148">
        <w:rPr>
          <w:highlight w:val="yellow"/>
        </w:rPr>
        <w:t>3</w:t>
      </w:r>
      <w:r w:rsidR="00E21C0B" w:rsidRPr="00107148">
        <w:rPr>
          <w:highlight w:val="yellow"/>
        </w:rPr>
        <w:t xml:space="preserve">.4.3. Mount the glass plate sandwich onto the stage of a laser scanner capable </w:t>
      </w:r>
      <w:r w:rsidR="002613FB" w:rsidRPr="00107148">
        <w:rPr>
          <w:highlight w:val="yellow"/>
        </w:rPr>
        <w:t xml:space="preserve">of </w:t>
      </w:r>
      <w:r w:rsidR="00E21C0B" w:rsidRPr="00107148">
        <w:rPr>
          <w:highlight w:val="yellow"/>
        </w:rPr>
        <w:t>quantitative and sensitive fluorescence detection.</w:t>
      </w:r>
    </w:p>
    <w:p w14:paraId="4815327E" w14:textId="77777777" w:rsidR="002613FB" w:rsidRPr="00AA114A" w:rsidRDefault="002613FB" w:rsidP="000F120A"/>
    <w:p w14:paraId="26035EED" w14:textId="19D4F19E" w:rsidR="00170EFE" w:rsidRPr="005A6BB4" w:rsidRDefault="00E21C0B" w:rsidP="000F120A">
      <w:r w:rsidRPr="00107148">
        <w:t xml:space="preserve">NOTE: This gel is extremely thin for maximum resolution. For this reason, this protocol is designed to avoid the difficulties of removing the gel from the glass plate sandwich by directly visualizing the fluorescently-labeled RNA through the glass plates. </w:t>
      </w:r>
      <w:r w:rsidR="005A6BB4">
        <w:t xml:space="preserve">The </w:t>
      </w:r>
      <w:r w:rsidR="00170EFE" w:rsidRPr="00AA114A">
        <w:t xml:space="preserve">use of commercially available low-fluorescence glass plates will </w:t>
      </w:r>
      <w:r w:rsidR="00FB148D" w:rsidRPr="00AA114A">
        <w:t xml:space="preserve">increase the captured signal by </w:t>
      </w:r>
      <w:r w:rsidR="000B4BFE" w:rsidRPr="005A6BB4">
        <w:t>improving</w:t>
      </w:r>
      <w:r w:rsidR="00170EFE" w:rsidRPr="005A6BB4">
        <w:t xml:space="preserve"> the signal-to-noise ratio.</w:t>
      </w:r>
    </w:p>
    <w:p w14:paraId="4D240DB6" w14:textId="77777777" w:rsidR="00662AC3" w:rsidRPr="00770E2E" w:rsidRDefault="00662AC3" w:rsidP="000F120A"/>
    <w:p w14:paraId="6D849D97" w14:textId="0FEB315D" w:rsidR="00E21C0B" w:rsidRPr="00770E2E" w:rsidRDefault="002D66F5" w:rsidP="000F120A">
      <w:r w:rsidRPr="00107148">
        <w:rPr>
          <w:highlight w:val="yellow"/>
        </w:rPr>
        <w:t>3</w:t>
      </w:r>
      <w:r w:rsidR="00E21C0B" w:rsidRPr="00107148">
        <w:rPr>
          <w:highlight w:val="yellow"/>
        </w:rPr>
        <w:t>.4.4. Set the excitation and emission wavelengths of the laser scan</w:t>
      </w:r>
      <w:r w:rsidR="00E21C0B" w:rsidRPr="00AA114A">
        <w:rPr>
          <w:highlight w:val="yellow"/>
        </w:rPr>
        <w:t xml:space="preserve">ner </w:t>
      </w:r>
      <w:r w:rsidR="00A60F30" w:rsidRPr="00AA114A">
        <w:rPr>
          <w:highlight w:val="yellow"/>
        </w:rPr>
        <w:t>for</w:t>
      </w:r>
      <w:r w:rsidR="007D321B" w:rsidRPr="002F6869">
        <w:rPr>
          <w:highlight w:val="yellow"/>
        </w:rPr>
        <w:t xml:space="preserve"> the desired fluorophore.</w:t>
      </w:r>
      <w:r w:rsidR="007D321B" w:rsidRPr="00770E2E">
        <w:t xml:space="preserve"> </w:t>
      </w:r>
    </w:p>
    <w:p w14:paraId="67163AD9" w14:textId="77777777" w:rsidR="002613FB" w:rsidRPr="00107148" w:rsidRDefault="002613FB" w:rsidP="000F120A"/>
    <w:p w14:paraId="139E9468" w14:textId="3C692378" w:rsidR="00E21C0B" w:rsidRPr="00107148" w:rsidRDefault="00E21C0B" w:rsidP="000F120A">
      <w:r w:rsidRPr="00AA114A">
        <w:t>NOTE: The optimal excitation and emission wavelengths may differ for specific fluorophores.</w:t>
      </w:r>
      <w:r w:rsidR="007D321B" w:rsidRPr="00AA114A">
        <w:t xml:space="preserve"> </w:t>
      </w:r>
      <w:r w:rsidR="00FD0BC5" w:rsidRPr="002F6869">
        <w:t>For the FAM fluorophore</w:t>
      </w:r>
      <w:r w:rsidR="007D321B" w:rsidRPr="00107148">
        <w:t>, the excitation and emission</w:t>
      </w:r>
      <w:r w:rsidR="002613FB" w:rsidRPr="00107148">
        <w:t xml:space="preserve"> </w:t>
      </w:r>
      <w:r w:rsidR="007D321B" w:rsidRPr="00107148">
        <w:t xml:space="preserve">wavelengths are </w:t>
      </w:r>
      <w:r w:rsidR="00FD0BC5" w:rsidRPr="00107148">
        <w:t>495</w:t>
      </w:r>
      <w:r w:rsidR="007D321B" w:rsidRPr="00107148">
        <w:t xml:space="preserve"> nm and 5</w:t>
      </w:r>
      <w:r w:rsidR="00FD0BC5" w:rsidRPr="00107148">
        <w:t>35</w:t>
      </w:r>
      <w:r w:rsidR="007D321B" w:rsidRPr="00107148">
        <w:t xml:space="preserve"> nm, respectively.</w:t>
      </w:r>
    </w:p>
    <w:p w14:paraId="3B8E91AC" w14:textId="77777777" w:rsidR="00662AC3" w:rsidRPr="00770E2E" w:rsidRDefault="00662AC3" w:rsidP="000F120A"/>
    <w:p w14:paraId="45B018A5" w14:textId="19C56774" w:rsidR="00E21C0B" w:rsidRDefault="002D66F5" w:rsidP="000F120A">
      <w:r w:rsidRPr="00107148">
        <w:rPr>
          <w:highlight w:val="yellow"/>
        </w:rPr>
        <w:t>3</w:t>
      </w:r>
      <w:r w:rsidR="00E21C0B" w:rsidRPr="00AA114A">
        <w:rPr>
          <w:highlight w:val="yellow"/>
        </w:rPr>
        <w:t xml:space="preserve">.4.5. Define the area to be visualized </w:t>
      </w:r>
      <w:r w:rsidR="003831AB" w:rsidRPr="00AA114A">
        <w:rPr>
          <w:highlight w:val="yellow"/>
        </w:rPr>
        <w:t xml:space="preserve">on the laser scanner stage </w:t>
      </w:r>
      <w:r w:rsidR="00E21C0B" w:rsidRPr="00AA114A">
        <w:rPr>
          <w:highlight w:val="yellow"/>
        </w:rPr>
        <w:t xml:space="preserve">and image the gel according to </w:t>
      </w:r>
      <w:r w:rsidR="006343A3">
        <w:rPr>
          <w:highlight w:val="yellow"/>
        </w:rPr>
        <w:t xml:space="preserve">the </w:t>
      </w:r>
      <w:r w:rsidR="00E21C0B" w:rsidRPr="00AA114A">
        <w:rPr>
          <w:highlight w:val="yellow"/>
        </w:rPr>
        <w:t>manufacturer’s instructions (</w:t>
      </w:r>
      <w:r w:rsidR="00E21C0B" w:rsidRPr="00202FAE">
        <w:rPr>
          <w:b/>
          <w:bCs/>
          <w:highlight w:val="yellow"/>
        </w:rPr>
        <w:t>Figure 1</w:t>
      </w:r>
      <w:r w:rsidR="00E21C0B" w:rsidRPr="006359E2">
        <w:rPr>
          <w:highlight w:val="yellow"/>
        </w:rPr>
        <w:t>).</w:t>
      </w:r>
    </w:p>
    <w:p w14:paraId="6D5C9D87" w14:textId="77777777" w:rsidR="002D66F5" w:rsidRDefault="002D66F5" w:rsidP="002D66F5">
      <w:pPr>
        <w:rPr>
          <w:b/>
        </w:rPr>
      </w:pPr>
    </w:p>
    <w:p w14:paraId="2EE58F14" w14:textId="27D066CD" w:rsidR="00E21C0B" w:rsidRPr="002D66F5" w:rsidRDefault="002D66F5" w:rsidP="002D66F5">
      <w:pPr>
        <w:pStyle w:val="ListParagraph"/>
        <w:numPr>
          <w:ilvl w:val="0"/>
          <w:numId w:val="28"/>
        </w:numPr>
        <w:rPr>
          <w:b/>
        </w:rPr>
      </w:pPr>
      <w:r>
        <w:rPr>
          <w:b/>
        </w:rPr>
        <w:t xml:space="preserve">Image </w:t>
      </w:r>
      <w:r w:rsidR="003831AB">
        <w:rPr>
          <w:b/>
        </w:rPr>
        <w:t>a</w:t>
      </w:r>
      <w:r>
        <w:rPr>
          <w:b/>
        </w:rPr>
        <w:t xml:space="preserve">nalysis and </w:t>
      </w:r>
      <w:r w:rsidR="003831AB">
        <w:rPr>
          <w:b/>
        </w:rPr>
        <w:t>s</w:t>
      </w:r>
      <w:r>
        <w:rPr>
          <w:b/>
        </w:rPr>
        <w:t xml:space="preserve">ignal </w:t>
      </w:r>
      <w:r w:rsidR="003831AB">
        <w:rPr>
          <w:b/>
        </w:rPr>
        <w:t>q</w:t>
      </w:r>
      <w:r w:rsidR="00E21C0B" w:rsidRPr="002D66F5">
        <w:rPr>
          <w:b/>
        </w:rPr>
        <w:t>uantification</w:t>
      </w:r>
    </w:p>
    <w:p w14:paraId="738546FE" w14:textId="77777777" w:rsidR="002613FB" w:rsidRDefault="002613FB" w:rsidP="000F120A"/>
    <w:p w14:paraId="37AEACB6" w14:textId="297E4F20" w:rsidR="00E21C0B" w:rsidRDefault="002D66F5" w:rsidP="000F120A">
      <w:r>
        <w:t>4</w:t>
      </w:r>
      <w:r w:rsidR="00E21C0B">
        <w:t xml:space="preserve">.1. Load the digital gel image acquired in step </w:t>
      </w:r>
      <w:r w:rsidR="003D02B4">
        <w:t>3</w:t>
      </w:r>
      <w:r w:rsidR="00E21C0B">
        <w:t xml:space="preserve">.4.5 into image </w:t>
      </w:r>
      <w:proofErr w:type="spellStart"/>
      <w:r w:rsidR="002613FB">
        <w:t>procesing</w:t>
      </w:r>
      <w:proofErr w:type="spellEnd"/>
      <w:r w:rsidR="00E21C0B">
        <w:t xml:space="preserve"> </w:t>
      </w:r>
      <w:r>
        <w:t xml:space="preserve">software (see </w:t>
      </w:r>
      <w:r w:rsidRPr="002D66F5">
        <w:rPr>
          <w:b/>
          <w:bCs/>
        </w:rPr>
        <w:t>Table of Materials</w:t>
      </w:r>
      <w:r>
        <w:t>)</w:t>
      </w:r>
      <w:r w:rsidR="00E21C0B">
        <w:t>.</w:t>
      </w:r>
    </w:p>
    <w:p w14:paraId="76435DF1" w14:textId="77777777" w:rsidR="00662AC3" w:rsidRDefault="00662AC3" w:rsidP="000F120A"/>
    <w:p w14:paraId="3606F7CD" w14:textId="6DAE3E03" w:rsidR="00DF70A0" w:rsidRDefault="002D66F5" w:rsidP="000F120A">
      <w:r>
        <w:t>4.</w:t>
      </w:r>
      <w:r w:rsidR="00E21C0B">
        <w:t xml:space="preserve">2. </w:t>
      </w:r>
      <w:r w:rsidR="003D02B4">
        <w:t>Using the left button of the mouse, click and drag a rectangle to d</w:t>
      </w:r>
      <w:r w:rsidR="00E21C0B">
        <w:t xml:space="preserve">efine a template box to mark the boundaries on the digital gel image that will be used to quantify each RNA band. The RNA band seen in the </w:t>
      </w:r>
      <w:proofErr w:type="spellStart"/>
      <w:r w:rsidR="00FD0BC5">
        <w:t>the</w:t>
      </w:r>
      <w:proofErr w:type="spellEnd"/>
      <w:r w:rsidR="00FD0BC5">
        <w:t xml:space="preserve"> reaction mixture set in the absence of PNK enzyme</w:t>
      </w:r>
      <w:r w:rsidR="00E21C0B">
        <w:t xml:space="preserve"> is usually a good band to generate this template.</w:t>
      </w:r>
      <w:r w:rsidR="003D02B4">
        <w:t xml:space="preserve"> </w:t>
      </w:r>
    </w:p>
    <w:p w14:paraId="691B39C0" w14:textId="77777777" w:rsidR="003831AB" w:rsidRDefault="003831AB" w:rsidP="003831AB"/>
    <w:p w14:paraId="762C0772" w14:textId="508DF80E" w:rsidR="00DF70A0" w:rsidRDefault="003831AB" w:rsidP="003831AB">
      <w:r>
        <w:t xml:space="preserve">NOTE: To avoid bias caused by background signal, it is critical that the area surrounding each RNA band being measured </w:t>
      </w:r>
      <w:r w:rsidR="006343A3">
        <w:t>is</w:t>
      </w:r>
      <w:r>
        <w:t xml:space="preserve"> </w:t>
      </w:r>
      <w:r w:rsidRPr="0090046C">
        <w:t>identical</w:t>
      </w:r>
      <w:r>
        <w:t>. For this reason, it is best to use the same template box to demarcate each RNA band.</w:t>
      </w:r>
    </w:p>
    <w:p w14:paraId="78E41B35" w14:textId="77777777" w:rsidR="003831AB" w:rsidRDefault="003831AB" w:rsidP="003831AB"/>
    <w:p w14:paraId="43248FAB" w14:textId="40C9245F" w:rsidR="00E21C0B" w:rsidRDefault="00DF70A0" w:rsidP="000F120A">
      <w:r>
        <w:t xml:space="preserve">4.3. </w:t>
      </w:r>
      <w:r w:rsidR="003D02B4">
        <w:t>Open the ROI Manage</w:t>
      </w:r>
      <w:r>
        <w:t>r</w:t>
      </w:r>
      <w:r w:rsidR="003D02B4">
        <w:t xml:space="preserve"> under “</w:t>
      </w:r>
      <w:r w:rsidR="003D02B4" w:rsidRPr="00770E2E">
        <w:rPr>
          <w:b/>
          <w:bCs/>
        </w:rPr>
        <w:t>Tools</w:t>
      </w:r>
      <w:r w:rsidR="003D02B4">
        <w:t xml:space="preserve">” and </w:t>
      </w:r>
      <w:r>
        <w:t xml:space="preserve">mark the position of </w:t>
      </w:r>
      <w:r w:rsidR="006343A3">
        <w:t xml:space="preserve">the template </w:t>
      </w:r>
      <w:r>
        <w:t xml:space="preserve">box by </w:t>
      </w:r>
      <w:r w:rsidR="003D02B4">
        <w:t>click</w:t>
      </w:r>
      <w:r>
        <w:t>ing</w:t>
      </w:r>
      <w:r w:rsidR="003D02B4">
        <w:t xml:space="preserve"> “</w:t>
      </w:r>
      <w:r w:rsidR="003D02B4" w:rsidRPr="00770E2E">
        <w:rPr>
          <w:b/>
          <w:bCs/>
        </w:rPr>
        <w:t>Add</w:t>
      </w:r>
      <w:r w:rsidR="003D02B4">
        <w:t>”</w:t>
      </w:r>
      <w:r>
        <w:t>.</w:t>
      </w:r>
    </w:p>
    <w:p w14:paraId="11F69EE8" w14:textId="77777777" w:rsidR="002613FB" w:rsidRDefault="002613FB" w:rsidP="000F120A"/>
    <w:p w14:paraId="3A96C251" w14:textId="20755A61" w:rsidR="001E7DE4" w:rsidRDefault="001E7DE4" w:rsidP="000F120A">
      <w:r>
        <w:t>NOTE: Quantitation programs can also draw boxes automatically following the software user manual.</w:t>
      </w:r>
    </w:p>
    <w:p w14:paraId="61B5EC19" w14:textId="77777777" w:rsidR="00662AC3" w:rsidRDefault="00662AC3" w:rsidP="000F120A"/>
    <w:p w14:paraId="6CA86CE2" w14:textId="6CAD1456" w:rsidR="00E21C0B" w:rsidRDefault="002D66F5" w:rsidP="000F120A">
      <w:r>
        <w:t>4</w:t>
      </w:r>
      <w:r w:rsidR="00E21C0B">
        <w:t>.</w:t>
      </w:r>
      <w:r w:rsidR="00DF70A0">
        <w:t>4</w:t>
      </w:r>
      <w:r w:rsidR="00E21C0B">
        <w:t xml:space="preserve">. </w:t>
      </w:r>
      <w:r w:rsidR="00DF70A0">
        <w:t xml:space="preserve">Using the left button of the mouse, click and drag the template box over to the next RNA band and repeat step 4.3. </w:t>
      </w:r>
      <w:proofErr w:type="spellStart"/>
      <w:r w:rsidR="00DF70A0">
        <w:t>Continute</w:t>
      </w:r>
      <w:proofErr w:type="spellEnd"/>
      <w:r w:rsidR="00DF70A0">
        <w:t xml:space="preserve"> this process until </w:t>
      </w:r>
      <w:r w:rsidR="00E21C0B">
        <w:t xml:space="preserve">the </w:t>
      </w:r>
      <w:r w:rsidR="00DF70A0">
        <w:t xml:space="preserve">position </w:t>
      </w:r>
      <w:r w:rsidR="00E21C0B">
        <w:t xml:space="preserve">of </w:t>
      </w:r>
      <w:r w:rsidR="00DF70A0">
        <w:t xml:space="preserve">all </w:t>
      </w:r>
      <w:r w:rsidR="00E21C0B">
        <w:t>the unphosphorylated and phosphorylated RNA bands in each reaction</w:t>
      </w:r>
      <w:r w:rsidR="003831AB" w:rsidRPr="003831AB">
        <w:t xml:space="preserve"> </w:t>
      </w:r>
      <w:r w:rsidR="003831AB">
        <w:t>have been marked</w:t>
      </w:r>
      <w:r w:rsidR="00E21C0B">
        <w:t xml:space="preserve">. </w:t>
      </w:r>
    </w:p>
    <w:p w14:paraId="2060E948" w14:textId="77777777" w:rsidR="00662AC3" w:rsidRDefault="00662AC3" w:rsidP="000F120A"/>
    <w:p w14:paraId="5E101C12" w14:textId="41D88C2D" w:rsidR="00E21C0B" w:rsidRDefault="002D66F5" w:rsidP="000F120A">
      <w:r>
        <w:t>4</w:t>
      </w:r>
      <w:r w:rsidR="00E21C0B">
        <w:t>.</w:t>
      </w:r>
      <w:r w:rsidR="00DF70A0">
        <w:t>5</w:t>
      </w:r>
      <w:r w:rsidR="00E21C0B">
        <w:t>. Measure the integrated density within each box</w:t>
      </w:r>
      <w:r w:rsidR="00DF70A0">
        <w:t xml:space="preserve"> by clicking “</w:t>
      </w:r>
      <w:r w:rsidR="00DF70A0" w:rsidRPr="00770E2E">
        <w:rPr>
          <w:b/>
          <w:bCs/>
        </w:rPr>
        <w:t>Measure</w:t>
      </w:r>
      <w:r w:rsidR="00DF70A0">
        <w:t>” in the ROI Manager</w:t>
      </w:r>
      <w:r w:rsidR="00E21C0B">
        <w:t>.</w:t>
      </w:r>
    </w:p>
    <w:p w14:paraId="179029B2" w14:textId="77777777" w:rsidR="00662AC3" w:rsidRDefault="00662AC3" w:rsidP="000F120A"/>
    <w:p w14:paraId="2B11D00F" w14:textId="2B865F49" w:rsidR="00E21C0B" w:rsidRDefault="002D66F5" w:rsidP="000F120A">
      <w:r>
        <w:t>4</w:t>
      </w:r>
      <w:r w:rsidR="00E21C0B">
        <w:t>.</w:t>
      </w:r>
      <w:r w:rsidR="00DF70A0">
        <w:t>6</w:t>
      </w:r>
      <w:r w:rsidR="00E21C0B">
        <w:t>. To calculate the relative amount of phosphorylated RNA in a reaction, divide the integrated density of the phosphorylated RNA band by the sum of the integrated densities of the unphosphorylated and phosphorylated RNA bands from the same reaction. This approach can also be applied to calculate the relative amount of unphosphorylated RNA.</w:t>
      </w:r>
    </w:p>
    <w:p w14:paraId="326EB3FA" w14:textId="77777777" w:rsidR="00662AC3" w:rsidRDefault="00662AC3" w:rsidP="000F120A"/>
    <w:p w14:paraId="65678A0B" w14:textId="70C8A2F3" w:rsidR="00E21C0B" w:rsidRDefault="002D66F5" w:rsidP="000F120A">
      <w:r>
        <w:t>4</w:t>
      </w:r>
      <w:r w:rsidR="00E21C0B">
        <w:t>.</w:t>
      </w:r>
      <w:r w:rsidR="00DF70A0">
        <w:t>7</w:t>
      </w:r>
      <w:r w:rsidR="00E21C0B">
        <w:t xml:space="preserve">. To visualize the accumulation of phosphorylated RNA product and the corresponding depletion of unphosphorylated RNA substrate across the </w:t>
      </w:r>
      <w:r w:rsidR="00B5114F">
        <w:t>ATP</w:t>
      </w:r>
      <w:r w:rsidR="00E21C0B">
        <w:t xml:space="preserve"> concentration series, plot the relative amount of RNA calculated in step </w:t>
      </w:r>
      <w:r w:rsidR="00DF70A0">
        <w:t>4.6</w:t>
      </w:r>
      <w:r w:rsidR="00E21C0B">
        <w:t xml:space="preserve"> against the concentration of </w:t>
      </w:r>
      <w:r w:rsidR="00B5114F">
        <w:t>ATP</w:t>
      </w:r>
      <w:r w:rsidR="00E21C0B">
        <w:t>.</w:t>
      </w:r>
    </w:p>
    <w:bookmarkEnd w:id="0"/>
    <w:bookmarkEnd w:id="2"/>
    <w:p w14:paraId="5027A37C" w14:textId="77777777" w:rsidR="00E21C0B" w:rsidRDefault="00E21C0B" w:rsidP="000F120A">
      <w:pPr>
        <w:rPr>
          <w:b/>
        </w:rPr>
      </w:pPr>
    </w:p>
    <w:bookmarkEnd w:id="1"/>
    <w:p w14:paraId="6E24B57D" w14:textId="0070C56E" w:rsidR="00E21C0B" w:rsidRDefault="00E21C0B" w:rsidP="000F120A">
      <w:pPr>
        <w:rPr>
          <w:b/>
        </w:rPr>
      </w:pPr>
      <w:r w:rsidRPr="00C93C02">
        <w:rPr>
          <w:b/>
        </w:rPr>
        <w:t>REPRESENTATIVE RESULTS:</w:t>
      </w:r>
    </w:p>
    <w:p w14:paraId="162155F5" w14:textId="7DCB6F9A" w:rsidR="00B9214D" w:rsidRPr="00B9214D" w:rsidRDefault="00B9214D" w:rsidP="000F120A">
      <w:r w:rsidRPr="00B9214D">
        <w:t xml:space="preserve">A </w:t>
      </w:r>
      <w:r w:rsidR="004F680A">
        <w:t xml:space="preserve">successful </w:t>
      </w:r>
      <w:r w:rsidRPr="00B9214D">
        <w:t xml:space="preserve">representative denaturing gel of a titration of </w:t>
      </w:r>
      <w:r w:rsidR="00F45434">
        <w:t>ATP</w:t>
      </w:r>
      <w:r w:rsidRPr="00B9214D">
        <w:t xml:space="preserve"> with a fixed amount of </w:t>
      </w:r>
      <w:r w:rsidR="00F45434">
        <w:t xml:space="preserve">Las1-Grc3 </w:t>
      </w:r>
      <w:r w:rsidR="00A60F30">
        <w:t>complex</w:t>
      </w:r>
      <w:r w:rsidR="00F45434">
        <w:t xml:space="preserve"> </w:t>
      </w:r>
      <w:r w:rsidRPr="00B9214D">
        <w:t xml:space="preserve">is shown in </w:t>
      </w:r>
      <w:r w:rsidRPr="002D66F5">
        <w:rPr>
          <w:b/>
          <w:bCs/>
        </w:rPr>
        <w:t>Figure</w:t>
      </w:r>
      <w:r w:rsidR="00C66BE9" w:rsidRPr="002D66F5">
        <w:rPr>
          <w:b/>
          <w:bCs/>
        </w:rPr>
        <w:t xml:space="preserve"> </w:t>
      </w:r>
      <w:r w:rsidRPr="002D66F5">
        <w:rPr>
          <w:b/>
          <w:bCs/>
        </w:rPr>
        <w:t>1</w:t>
      </w:r>
      <w:r w:rsidRPr="00B9214D">
        <w:t xml:space="preserve">. </w:t>
      </w:r>
      <w:r w:rsidR="00F45434">
        <w:t>Addition of enzyme result</w:t>
      </w:r>
      <w:r w:rsidR="003B68C5">
        <w:t>ed</w:t>
      </w:r>
      <w:r w:rsidR="00F45434">
        <w:t xml:space="preserve"> in Las1-mediated RNA cleavage of the SC</w:t>
      </w:r>
      <w:r w:rsidR="00A60F30">
        <w:t>-</w:t>
      </w:r>
      <w:r w:rsidR="00F45434">
        <w:t>ITS2 RNA substrate</w:t>
      </w:r>
      <w:r w:rsidR="003B68C5">
        <w:t>,</w:t>
      </w:r>
      <w:r w:rsidR="00F45434">
        <w:t xml:space="preserve"> leading to a defined RNA fragment (5</w:t>
      </w:r>
      <w:r w:rsidR="004C34B0">
        <w:sym w:font="Symbol" w:char="F0A2"/>
      </w:r>
      <w:r w:rsidR="00F45434">
        <w:t xml:space="preserve">-OH C2 RNA). Upon the addition of ATP, the C2 RNA fragment </w:t>
      </w:r>
      <w:r w:rsidR="003B68C5" w:rsidRPr="0090046C">
        <w:t>was</w:t>
      </w:r>
      <w:r w:rsidR="003B68C5">
        <w:t xml:space="preserve"> </w:t>
      </w:r>
      <w:r w:rsidR="00F45434">
        <w:t>phosphorylated by Grc3 PNK (5</w:t>
      </w:r>
      <w:r w:rsidR="004C34B0">
        <w:sym w:font="Symbol" w:char="F0A2"/>
      </w:r>
      <w:r w:rsidR="00F45434">
        <w:t xml:space="preserve">-P C2 RNA). </w:t>
      </w:r>
      <w:r w:rsidR="00DF70A0">
        <w:t xml:space="preserve">In denaturing </w:t>
      </w:r>
      <w:proofErr w:type="gramStart"/>
      <w:r w:rsidR="00DF70A0">
        <w:t>gels</w:t>
      </w:r>
      <w:proofErr w:type="gramEnd"/>
      <w:r w:rsidR="00DF70A0">
        <w:t xml:space="preserve"> the </w:t>
      </w:r>
      <w:bookmarkStart w:id="3" w:name="_GoBack"/>
      <w:r w:rsidR="00DF70A0">
        <w:t>phosphorylated RNA migrate</w:t>
      </w:r>
      <w:r w:rsidR="003B68C5">
        <w:t>s</w:t>
      </w:r>
      <w:r w:rsidR="00DF70A0">
        <w:t xml:space="preserve"> faster than its unphosphorylated counterpart</w:t>
      </w:r>
      <w:r w:rsidR="00A60F30">
        <w:t>.</w:t>
      </w:r>
      <w:r w:rsidR="00DF70A0">
        <w:t xml:space="preserve"> </w:t>
      </w:r>
      <w:r w:rsidR="00D06BFB">
        <w:t xml:space="preserve">As shown in </w:t>
      </w:r>
      <w:r w:rsidR="00D06BFB" w:rsidRPr="00770E2E">
        <w:rPr>
          <w:b/>
        </w:rPr>
        <w:t>Figure 2</w:t>
      </w:r>
      <w:r w:rsidR="00D06BFB">
        <w:t>, phosphorylation of the C2 RNA fra</w:t>
      </w:r>
      <w:r w:rsidR="006343A3">
        <w:t>g</w:t>
      </w:r>
      <w:r w:rsidR="00D06BFB">
        <w:t xml:space="preserve">ment </w:t>
      </w:r>
      <w:r w:rsidR="006343A3">
        <w:t xml:space="preserve">could </w:t>
      </w:r>
      <w:r w:rsidR="00D06BFB">
        <w:t xml:space="preserve">be visualized by plotting the relative amount of unphosphorylated and phosphorylated C2 RNA against </w:t>
      </w:r>
      <w:r w:rsidR="0090046C">
        <w:t xml:space="preserve">the </w:t>
      </w:r>
      <w:r w:rsidR="00D06BFB">
        <w:t>ATP concentration.</w:t>
      </w:r>
      <w:r w:rsidR="00A60F30">
        <w:t xml:space="preserve"> </w:t>
      </w:r>
      <w:r w:rsidR="00F45434">
        <w:t xml:space="preserve">Grc3 PNK also </w:t>
      </w:r>
      <w:bookmarkEnd w:id="3"/>
      <w:r w:rsidR="00F45434">
        <w:t>phosphorylate</w:t>
      </w:r>
      <w:r w:rsidR="0090046C">
        <w:t xml:space="preserve">d </w:t>
      </w:r>
      <w:r w:rsidR="00F45434">
        <w:t>the 5</w:t>
      </w:r>
      <w:r w:rsidR="004C34B0">
        <w:sym w:font="Symbol" w:char="F0A2"/>
      </w:r>
      <w:r w:rsidR="00F45434">
        <w:t xml:space="preserve">-end of the </w:t>
      </w:r>
      <w:r w:rsidR="00A60F30">
        <w:t xml:space="preserve">uncut </w:t>
      </w:r>
      <w:r w:rsidR="00F45434">
        <w:t xml:space="preserve">SC-ITS2 substrate, albeit at a lower </w:t>
      </w:r>
      <w:r w:rsidR="00A60F30">
        <w:t>rate</w:t>
      </w:r>
      <w:r w:rsidR="00F45434">
        <w:t>. This confirms previous work suggesting Grc3 PNK shows substrate preference towards it</w:t>
      </w:r>
      <w:r w:rsidR="0090046C">
        <w:t>s</w:t>
      </w:r>
      <w:r w:rsidR="00F45434">
        <w:t xml:space="preserve"> C2 RNA sub</w:t>
      </w:r>
      <w:r w:rsidR="00467DB5">
        <w:t>s</w:t>
      </w:r>
      <w:r w:rsidR="00F45434">
        <w:t>trate</w:t>
      </w:r>
      <w:r w:rsidR="00CC5F6E">
        <w:fldChar w:fldCharType="begin"/>
      </w:r>
      <w:r w:rsidR="003D7773">
        <w:instrText xml:space="preserve"> ADDIN EN.CITE &lt;EndNote&gt;&lt;Cite&gt;&lt;Author&gt;Pillon&lt;/Author&gt;&lt;Year&gt;2018&lt;/Year&gt;&lt;RecNum&gt;339&lt;/RecNum&gt;&lt;DisplayText&gt;&lt;style face="superscript"&gt;24&lt;/style&gt;&lt;/DisplayText&gt;&lt;record&gt;&lt;rec-number&gt;339&lt;/rec-number&gt;&lt;foreign-keys&gt;&lt;key app="EN" db-id="px0dde05dfftteexsaapf5rwfzapvr9wxxx0" timestamp="1531843917"&gt;339&lt;/key&gt;&lt;/foreign-keys&gt;&lt;ref-type name="Journal Article"&gt;17&lt;/ref-type&gt;&lt;contributors&gt;&lt;authors&gt;&lt;author&gt;Pillon, M. C.&lt;/author&gt;&lt;author&gt;Sobhany, M.&lt;/author&gt;&lt;author&gt;Stanley, R. E.&lt;/author&gt;&lt;/authors&gt;&lt;/contributors&gt;&lt;auth-address&gt;Signal Transduction Laboratory, National Institute of Environmental Health Sciences, National Institutes of Health, Department of Health and Human Services, Research Triangle Park, North Carolina 27709, USA.&lt;/auth-address&gt;&lt;titles&gt;&lt;title&gt;Characterization of the molecular crosstalk within the essential Grc3/Las1 pre-rRNA processing complex&lt;/title&gt;&lt;secondary-title&gt;RNA&lt;/secondary-title&gt;&lt;/titles&gt;&lt;periodical&gt;&lt;full-title&gt;RNA&lt;/full-title&gt;&lt;/periodical&gt;&lt;pages&gt;721-738&lt;/pages&gt;&lt;volume&gt;24&lt;/volume&gt;&lt;number&gt;5&lt;/number&gt;&lt;edition&gt;2018/02/15&lt;/edition&gt;&lt;keywords&gt;&lt;keyword&gt;*Grc3&lt;/keyword&gt;&lt;keyword&gt;*Las1&lt;/keyword&gt;&lt;keyword&gt;*RNA processing&lt;/keyword&gt;&lt;keyword&gt;*crosstalk&lt;/keyword&gt;&lt;keyword&gt;*polynucleotide kinase&lt;/keyword&gt;&lt;/keywords&gt;&lt;dates&gt;&lt;year&gt;2018&lt;/year&gt;&lt;pub-dates&gt;&lt;date&gt;May&lt;/date&gt;&lt;/pub-dates&gt;&lt;/dates&gt;&lt;isbn&gt;1469-9001 (Electronic)&amp;#xD;1355-8382 (Linking)&lt;/isbn&gt;&lt;accession-num&gt;29440475&lt;/accession-num&gt;&lt;urls&gt;&lt;related-urls&gt;&lt;url&gt;https://www.ncbi.nlm.nih.gov/pubmed/29440475&lt;/url&gt;&lt;/related-urls&gt;&lt;/urls&gt;&lt;custom2&gt;PMC5900568&lt;/custom2&gt;&lt;electronic-resource-num&gt;10.1261/rna.065037.117&lt;/electronic-resource-num&gt;&lt;/record&gt;&lt;/Cite&gt;&lt;/EndNote&gt;</w:instrText>
      </w:r>
      <w:r w:rsidR="00CC5F6E">
        <w:fldChar w:fldCharType="separate"/>
      </w:r>
      <w:r w:rsidR="003D7773" w:rsidRPr="003D7773">
        <w:rPr>
          <w:noProof/>
          <w:vertAlign w:val="superscript"/>
        </w:rPr>
        <w:t>24</w:t>
      </w:r>
      <w:r w:rsidR="00CC5F6E">
        <w:fldChar w:fldCharType="end"/>
      </w:r>
      <w:r w:rsidR="00CC5F6E">
        <w:t xml:space="preserve">. </w:t>
      </w:r>
      <w:r w:rsidR="002A102A">
        <w:t xml:space="preserve">An unsuccessful denaturing gel is shown in </w:t>
      </w:r>
      <w:r w:rsidR="002A102A" w:rsidRPr="002D66F5">
        <w:rPr>
          <w:b/>
          <w:bCs/>
        </w:rPr>
        <w:t xml:space="preserve">Figure </w:t>
      </w:r>
      <w:r w:rsidR="00D06BFB">
        <w:rPr>
          <w:b/>
          <w:bCs/>
        </w:rPr>
        <w:t>3</w:t>
      </w:r>
      <w:r w:rsidR="002A102A">
        <w:t xml:space="preserve">. This gel was unsuccessful because the </w:t>
      </w:r>
      <w:r w:rsidR="00F318A9">
        <w:t>21</w:t>
      </w:r>
      <w:r w:rsidR="0090046C">
        <w:t xml:space="preserve"> </w:t>
      </w:r>
      <w:proofErr w:type="spellStart"/>
      <w:r w:rsidR="00F318A9">
        <w:t>nt</w:t>
      </w:r>
      <w:proofErr w:type="spellEnd"/>
      <w:r w:rsidR="00F318A9">
        <w:t xml:space="preserve"> </w:t>
      </w:r>
      <w:r w:rsidR="002A102A">
        <w:t>RNA substrate contained degradation products (</w:t>
      </w:r>
      <w:r w:rsidR="002A102A" w:rsidRPr="002D66F5">
        <w:rPr>
          <w:b/>
          <w:bCs/>
        </w:rPr>
        <w:t xml:space="preserve">Figure </w:t>
      </w:r>
      <w:r w:rsidR="00D06BFB">
        <w:rPr>
          <w:b/>
          <w:bCs/>
        </w:rPr>
        <w:t>3</w:t>
      </w:r>
      <w:r w:rsidR="00C66BE9">
        <w:t>,</w:t>
      </w:r>
      <w:r w:rsidR="002A102A">
        <w:t xml:space="preserve"> first lane). These degradation products overlap</w:t>
      </w:r>
      <w:r w:rsidR="0090046C">
        <w:t>ped</w:t>
      </w:r>
      <w:r w:rsidR="002A102A">
        <w:t xml:space="preserve"> with the phosphorylated product and ma</w:t>
      </w:r>
      <w:r w:rsidR="0090046C">
        <w:t>d</w:t>
      </w:r>
      <w:r w:rsidR="002A102A">
        <w:t xml:space="preserve">e it impossible to accurately quantify phosphorylation. </w:t>
      </w:r>
      <w:r w:rsidR="008E3602">
        <w:t>In contrast, the shortest RNA degradation pro</w:t>
      </w:r>
      <w:r w:rsidR="001B1060">
        <w:t>d</w:t>
      </w:r>
      <w:r w:rsidR="008E3602">
        <w:t>uct (</w:t>
      </w:r>
      <w:r w:rsidR="008E3602" w:rsidRPr="002D66F5">
        <w:rPr>
          <w:b/>
          <w:bCs/>
        </w:rPr>
        <w:t>Figure</w:t>
      </w:r>
      <w:r w:rsidR="00D06BFB">
        <w:rPr>
          <w:b/>
          <w:bCs/>
        </w:rPr>
        <w:t xml:space="preserve"> 3</w:t>
      </w:r>
      <w:r w:rsidR="008E3602">
        <w:t xml:space="preserve">, gray arrows) could be successfully analyzed </w:t>
      </w:r>
      <w:r w:rsidR="0090046C" w:rsidRPr="0090046C">
        <w:t>because</w:t>
      </w:r>
      <w:r w:rsidR="0090046C">
        <w:t xml:space="preserve"> </w:t>
      </w:r>
      <w:r w:rsidR="008E3602">
        <w:t xml:space="preserve">this area of the gel </w:t>
      </w:r>
      <w:r w:rsidR="0090046C">
        <w:t xml:space="preserve">did </w:t>
      </w:r>
      <w:r w:rsidR="008E3602">
        <w:t>not contain any additional RNA species that hinder</w:t>
      </w:r>
      <w:r w:rsidR="0090046C">
        <w:t>ed</w:t>
      </w:r>
      <w:r w:rsidR="008E3602">
        <w:t xml:space="preserve"> accurate quantification of its phosphorylated counterpart. </w:t>
      </w:r>
      <w:r w:rsidR="002A102A">
        <w:t xml:space="preserve">To avoid </w:t>
      </w:r>
      <w:r w:rsidR="00D2048B">
        <w:t xml:space="preserve">RNA </w:t>
      </w:r>
      <w:r w:rsidR="002A102A">
        <w:t>degradation bands</w:t>
      </w:r>
      <w:r w:rsidR="00D2048B">
        <w:t>,</w:t>
      </w:r>
      <w:r w:rsidR="002A102A">
        <w:t xml:space="preserve"> </w:t>
      </w:r>
      <w:r w:rsidR="00D2048B">
        <w:t xml:space="preserve">keep </w:t>
      </w:r>
      <w:r w:rsidR="0090046C">
        <w:t xml:space="preserve">the </w:t>
      </w:r>
      <w:r w:rsidR="00D2048B">
        <w:t>workspace and solutions</w:t>
      </w:r>
      <w:r w:rsidR="002A102A">
        <w:t xml:space="preserve"> RNase</w:t>
      </w:r>
      <w:r w:rsidR="006E3382">
        <w:t>-f</w:t>
      </w:r>
      <w:r w:rsidR="002A102A">
        <w:t>ree</w:t>
      </w:r>
      <w:r w:rsidR="00D2048B">
        <w:t xml:space="preserve">, </w:t>
      </w:r>
      <w:r w:rsidR="0090046C">
        <w:t>and</w:t>
      </w:r>
      <w:r w:rsidR="00D2048B">
        <w:t xml:space="preserve"> </w:t>
      </w:r>
      <w:r w:rsidR="006E3382">
        <w:t xml:space="preserve">limit the number of </w:t>
      </w:r>
      <w:r w:rsidR="0090046C">
        <w:t>RNA freeze-thaw cycles</w:t>
      </w:r>
      <w:r w:rsidR="002A102A">
        <w:t xml:space="preserve">. </w:t>
      </w:r>
    </w:p>
    <w:p w14:paraId="1153793E" w14:textId="77777777" w:rsidR="00E21C0B" w:rsidRDefault="00E21C0B" w:rsidP="000F120A"/>
    <w:p w14:paraId="3B296FCE" w14:textId="5410154D" w:rsidR="00E21C0B" w:rsidRDefault="002D66F5" w:rsidP="002D66F5">
      <w:pPr>
        <w:jc w:val="left"/>
        <w:rPr>
          <w:b/>
          <w:bCs/>
        </w:rPr>
      </w:pPr>
      <w:r w:rsidRPr="002D66F5">
        <w:rPr>
          <w:b/>
          <w:bCs/>
        </w:rPr>
        <w:t xml:space="preserve">FIGURE AND TABLE LEGENDS: </w:t>
      </w:r>
    </w:p>
    <w:p w14:paraId="49F2730F" w14:textId="414198D6" w:rsidR="00072B36" w:rsidRDefault="00E21C0B" w:rsidP="000F120A">
      <w:r w:rsidRPr="00B44DE4">
        <w:rPr>
          <w:b/>
        </w:rPr>
        <w:t>Figure 1: Example of denaturing gel analysis of phosphorylated RNA.</w:t>
      </w:r>
      <w:r>
        <w:t xml:space="preserve"> </w:t>
      </w:r>
      <w:r w:rsidRPr="007F30DF">
        <w:rPr>
          <w:iCs/>
        </w:rPr>
        <w:t>In vitro</w:t>
      </w:r>
      <w:r>
        <w:t xml:space="preserve"> RNA kinase assay of </w:t>
      </w:r>
      <w:r w:rsidR="00467DB5">
        <w:t>Las1-Grc3</w:t>
      </w:r>
      <w:r>
        <w:t xml:space="preserve"> (</w:t>
      </w:r>
      <w:r w:rsidR="00467DB5">
        <w:t xml:space="preserve">110 </w:t>
      </w:r>
      <w:proofErr w:type="spellStart"/>
      <w:r w:rsidR="00467DB5">
        <w:t>nM</w:t>
      </w:r>
      <w:proofErr w:type="spellEnd"/>
      <w:r>
        <w:t xml:space="preserve">) incubated with </w:t>
      </w:r>
      <w:r w:rsidR="00467DB5">
        <w:t xml:space="preserve">500 </w:t>
      </w:r>
      <w:proofErr w:type="spellStart"/>
      <w:r w:rsidR="00467DB5">
        <w:t>nM</w:t>
      </w:r>
      <w:proofErr w:type="spellEnd"/>
      <w:r w:rsidR="00467DB5">
        <w:t xml:space="preserve"> SC-ITS2 RNA</w:t>
      </w:r>
      <w:r>
        <w:t>. X marks the</w:t>
      </w:r>
      <w:r w:rsidR="0090046C">
        <w:t xml:space="preserve"> control</w:t>
      </w:r>
      <w:r>
        <w:t xml:space="preserve"> reaction </w:t>
      </w:r>
      <w:r w:rsidR="0090046C">
        <w:t>without</w:t>
      </w:r>
      <w:r>
        <w:t xml:space="preserve"> </w:t>
      </w:r>
      <w:r w:rsidR="00467DB5">
        <w:t>Las1-</w:t>
      </w:r>
      <w:proofErr w:type="gramStart"/>
      <w:r w:rsidR="00467DB5">
        <w:t>Grc3</w:t>
      </w:r>
      <w:proofErr w:type="gramEnd"/>
      <w:r w:rsidR="00467DB5">
        <w:t xml:space="preserve"> and the black triangle represents the titration of ATP from 0</w:t>
      </w:r>
      <w:r w:rsidR="0090046C" w:rsidRPr="003A64B4">
        <w:t>–</w:t>
      </w:r>
      <w:r w:rsidR="00467DB5">
        <w:t>10 mM</w:t>
      </w:r>
      <w:r>
        <w:t>.</w:t>
      </w:r>
      <w:r w:rsidR="00467DB5">
        <w:t xml:space="preserve"> C2 RNA is the result of SC-ITS2 RNA cleavage by the Las1 nuclease and is the endogenous substrate for Grc3 PNK activity.</w:t>
      </w:r>
    </w:p>
    <w:p w14:paraId="4902BAEE" w14:textId="033751BA" w:rsidR="006D474A" w:rsidRDefault="006D474A" w:rsidP="000F120A"/>
    <w:p w14:paraId="0392BEA0" w14:textId="60EC0936" w:rsidR="006D474A" w:rsidRPr="0015093A" w:rsidRDefault="006D474A" w:rsidP="006D474A">
      <w:r w:rsidRPr="00B44DE4">
        <w:rPr>
          <w:b/>
        </w:rPr>
        <w:t xml:space="preserve">Figure </w:t>
      </w:r>
      <w:r>
        <w:rPr>
          <w:b/>
        </w:rPr>
        <w:t>2</w:t>
      </w:r>
      <w:r w:rsidRPr="00B44DE4">
        <w:rPr>
          <w:b/>
        </w:rPr>
        <w:t>: Quantification of RNA phosphorylation.</w:t>
      </w:r>
      <w:r>
        <w:rPr>
          <w:b/>
        </w:rPr>
        <w:t xml:space="preserve"> </w:t>
      </w:r>
      <w:r>
        <w:t>Densiometric plot of Las1-Grc3 RNA kinase activity expressed as a percentage of unphosphorylated C2 RNA (grey line; 5</w:t>
      </w:r>
      <w:r>
        <w:sym w:font="Symbol" w:char="F0A2"/>
      </w:r>
      <w:r>
        <w:t>-OH C2 RNA) and phosphorylated C2 RNA (brown line; 5</w:t>
      </w:r>
      <w:r>
        <w:sym w:font="Symbol" w:char="F0A2"/>
      </w:r>
      <w:r>
        <w:t>-P C2 RNA) across an ATP concentration series. Error bars mark the standard deviation from three independent technical replicates.</w:t>
      </w:r>
    </w:p>
    <w:p w14:paraId="2E71AA1B" w14:textId="0B955B22" w:rsidR="00C25379" w:rsidRDefault="00C25379" w:rsidP="000F120A">
      <w:pPr>
        <w:jc w:val="center"/>
      </w:pPr>
    </w:p>
    <w:p w14:paraId="1A278A4E" w14:textId="7C5DBB02" w:rsidR="00E21C0B" w:rsidRDefault="00C25379" w:rsidP="000F120A">
      <w:r w:rsidRPr="00B44DE4">
        <w:rPr>
          <w:b/>
        </w:rPr>
        <w:t xml:space="preserve">Figure </w:t>
      </w:r>
      <w:r w:rsidR="006D474A">
        <w:rPr>
          <w:b/>
        </w:rPr>
        <w:t>3</w:t>
      </w:r>
      <w:r w:rsidRPr="00B44DE4">
        <w:rPr>
          <w:b/>
        </w:rPr>
        <w:t xml:space="preserve">: Example of </w:t>
      </w:r>
      <w:r w:rsidR="002A102A">
        <w:rPr>
          <w:b/>
        </w:rPr>
        <w:t xml:space="preserve">an unsuccessful </w:t>
      </w:r>
      <w:r w:rsidRPr="00B44DE4">
        <w:rPr>
          <w:b/>
        </w:rPr>
        <w:t>denaturing gel analysis of phosphorylated RNA.</w:t>
      </w:r>
      <w:r>
        <w:t xml:space="preserve"> </w:t>
      </w:r>
      <w:r w:rsidRPr="007F30DF">
        <w:rPr>
          <w:iCs/>
        </w:rPr>
        <w:t>In vitro</w:t>
      </w:r>
      <w:r>
        <w:t xml:space="preserve"> RNA kinase assay of T4 PNK (0</w:t>
      </w:r>
      <w:r w:rsidR="0090046C" w:rsidRPr="00EC4AA0">
        <w:t>–</w:t>
      </w:r>
      <w:r>
        <w:t xml:space="preserve">0.625 </w:t>
      </w:r>
      <w:r w:rsidR="0090046C">
        <w:t>U</w:t>
      </w:r>
      <w:r>
        <w:t xml:space="preserve">) incubated with 5 </w:t>
      </w:r>
      <w:r>
        <w:sym w:font="Symbol" w:char="F06D"/>
      </w:r>
      <w:r>
        <w:t>m 21</w:t>
      </w:r>
      <w:r w:rsidR="0090046C">
        <w:t xml:space="preserve"> </w:t>
      </w:r>
      <w:proofErr w:type="spellStart"/>
      <w:r>
        <w:t>nt</w:t>
      </w:r>
      <w:proofErr w:type="spellEnd"/>
      <w:r>
        <w:t xml:space="preserve"> RNA. X marks the </w:t>
      </w:r>
      <w:r w:rsidR="0090046C">
        <w:t xml:space="preserve">control </w:t>
      </w:r>
      <w:r>
        <w:t xml:space="preserve">reaction </w:t>
      </w:r>
      <w:r w:rsidR="0090046C">
        <w:t>without</w:t>
      </w:r>
      <w:r>
        <w:t xml:space="preserve"> T4 PNK. </w:t>
      </w:r>
      <w:r w:rsidR="00072B36">
        <w:t xml:space="preserve">This RNA </w:t>
      </w:r>
      <w:r w:rsidR="006343A3">
        <w:t xml:space="preserve">only </w:t>
      </w:r>
      <w:r w:rsidR="00072B36">
        <w:t xml:space="preserve">control contains degraded RNA products </w:t>
      </w:r>
      <w:r w:rsidR="0090046C" w:rsidRPr="00EC4AA0">
        <w:t>that</w:t>
      </w:r>
      <w:r w:rsidR="0090046C">
        <w:t xml:space="preserve"> </w:t>
      </w:r>
      <w:r w:rsidR="00072B36">
        <w:t xml:space="preserve">make it impossible to distinguish the </w:t>
      </w:r>
      <w:r w:rsidR="00BA5DED">
        <w:t>21</w:t>
      </w:r>
      <w:r w:rsidR="0090046C">
        <w:t xml:space="preserve"> </w:t>
      </w:r>
      <w:proofErr w:type="spellStart"/>
      <w:r w:rsidR="00BA5DED">
        <w:t>nt</w:t>
      </w:r>
      <w:proofErr w:type="spellEnd"/>
      <w:r w:rsidR="00BA5DED">
        <w:t xml:space="preserve"> </w:t>
      </w:r>
      <w:r w:rsidR="00072B36">
        <w:t>phosphorylated product from the degradation product</w:t>
      </w:r>
      <w:r w:rsidR="00202FAE">
        <w:t xml:space="preserve"> (black arrows)</w:t>
      </w:r>
      <w:r w:rsidR="00072B36">
        <w:t>.</w:t>
      </w:r>
      <w:r w:rsidR="00202FAE">
        <w:t xml:space="preserve"> </w:t>
      </w:r>
      <w:r w:rsidR="006359E2">
        <w:t>Phosphorylation of the</w:t>
      </w:r>
      <w:r w:rsidR="00202FAE">
        <w:t xml:space="preserve"> shortest RNA degradation product</w:t>
      </w:r>
      <w:r w:rsidR="006359E2">
        <w:t xml:space="preserve"> (gray arrows)</w:t>
      </w:r>
      <w:r w:rsidR="00202FAE">
        <w:t xml:space="preserve"> </w:t>
      </w:r>
      <w:r w:rsidR="006359E2">
        <w:t>can be analyzed</w:t>
      </w:r>
      <w:r w:rsidR="0090046C">
        <w:t>,</w:t>
      </w:r>
      <w:r w:rsidR="006359E2">
        <w:t xml:space="preserve"> </w:t>
      </w:r>
      <w:r w:rsidR="0090046C" w:rsidRPr="00EC4AA0">
        <w:t>because</w:t>
      </w:r>
      <w:r w:rsidR="0090046C">
        <w:t xml:space="preserve"> </w:t>
      </w:r>
      <w:r w:rsidR="006359E2">
        <w:t xml:space="preserve">there are no </w:t>
      </w:r>
      <w:proofErr w:type="spellStart"/>
      <w:r w:rsidR="006359E2">
        <w:t>dedradation</w:t>
      </w:r>
      <w:proofErr w:type="spellEnd"/>
      <w:r w:rsidR="006359E2">
        <w:t xml:space="preserve"> products that </w:t>
      </w:r>
      <w:r w:rsidR="0090046C">
        <w:t xml:space="preserve">overlap </w:t>
      </w:r>
      <w:r w:rsidR="006359E2">
        <w:t>with its phosphorylated counterpart.</w:t>
      </w:r>
      <w:r w:rsidR="00165F23">
        <w:t xml:space="preserve"> </w:t>
      </w:r>
    </w:p>
    <w:p w14:paraId="3498F6EA" w14:textId="77777777" w:rsidR="00E21C0B" w:rsidRDefault="00E21C0B" w:rsidP="000F120A">
      <w:pPr>
        <w:rPr>
          <w:b/>
        </w:rPr>
      </w:pPr>
    </w:p>
    <w:p w14:paraId="6B452EEB" w14:textId="32DC2500" w:rsidR="00E21C0B" w:rsidRPr="002D0BB7" w:rsidRDefault="00E21C0B" w:rsidP="000F120A">
      <w:pPr>
        <w:rPr>
          <w:b/>
        </w:rPr>
      </w:pPr>
      <w:r w:rsidRPr="002D0BB7">
        <w:rPr>
          <w:b/>
        </w:rPr>
        <w:t xml:space="preserve">Table 1: </w:t>
      </w:r>
      <w:r>
        <w:rPr>
          <w:b/>
        </w:rPr>
        <w:t>Fluorescently-l</w:t>
      </w:r>
      <w:r w:rsidRPr="002D0BB7">
        <w:rPr>
          <w:b/>
        </w:rPr>
        <w:t xml:space="preserve">abeled RNA </w:t>
      </w:r>
      <w:r w:rsidR="00EC4AA0">
        <w:rPr>
          <w:b/>
        </w:rPr>
        <w:t>s</w:t>
      </w:r>
      <w:r w:rsidRPr="002D0BB7">
        <w:rPr>
          <w:b/>
        </w:rPr>
        <w:t>ubstrate</w:t>
      </w:r>
      <w:r w:rsidR="001C49A8">
        <w:rPr>
          <w:b/>
        </w:rPr>
        <w:t>s</w:t>
      </w:r>
      <w:r w:rsidRPr="002D0BB7">
        <w:rPr>
          <w:b/>
        </w:rPr>
        <w:t>.</w:t>
      </w:r>
    </w:p>
    <w:p w14:paraId="75182EC3" w14:textId="77777777" w:rsidR="00B32616" w:rsidRPr="001B1519" w:rsidRDefault="00B32616" w:rsidP="000F120A">
      <w:pPr>
        <w:rPr>
          <w:rFonts w:asciiTheme="minorHAnsi" w:hAnsiTheme="minorHAnsi" w:cstheme="minorHAnsi"/>
          <w:color w:val="808080" w:themeColor="background1" w:themeShade="80"/>
        </w:rPr>
      </w:pPr>
    </w:p>
    <w:p w14:paraId="53E8DE2D" w14:textId="4BD9EAF6" w:rsidR="007A4DD6" w:rsidRDefault="006305D7" w:rsidP="000F120A">
      <w:pPr>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32D8F780" w14:textId="17049B4E" w:rsidR="00233FD2" w:rsidRPr="00770E2E" w:rsidRDefault="00EC4AA0" w:rsidP="00770E2E">
      <w:pPr>
        <w:pStyle w:val="ListParagraph"/>
        <w:ind w:left="0"/>
      </w:pPr>
      <w:r w:rsidRPr="001B788F">
        <w:rPr>
          <w:rFonts w:asciiTheme="minorHAnsi" w:hAnsiTheme="minorHAnsi" w:cstheme="minorHAnsi"/>
          <w:bCs/>
        </w:rPr>
        <w:t>Describe</w:t>
      </w:r>
      <w:r>
        <w:rPr>
          <w:rFonts w:asciiTheme="minorHAnsi" w:hAnsiTheme="minorHAnsi" w:cstheme="minorHAnsi"/>
          <w:bCs/>
        </w:rPr>
        <w:t>d is</w:t>
      </w:r>
      <w:r w:rsidRPr="001B788F">
        <w:rPr>
          <w:rFonts w:asciiTheme="minorHAnsi" w:hAnsiTheme="minorHAnsi" w:cstheme="minorHAnsi"/>
          <w:bCs/>
        </w:rPr>
        <w:t xml:space="preserve"> </w:t>
      </w:r>
      <w:r w:rsidR="001B788F" w:rsidRPr="001B788F">
        <w:rPr>
          <w:rFonts w:asciiTheme="minorHAnsi" w:hAnsiTheme="minorHAnsi" w:cstheme="minorHAnsi"/>
          <w:bCs/>
        </w:rPr>
        <w:t xml:space="preserve">an assay to measure kinase activity of </w:t>
      </w:r>
      <w:r w:rsidR="00467DB5">
        <w:rPr>
          <w:rFonts w:asciiTheme="minorHAnsi" w:hAnsiTheme="minorHAnsi" w:cstheme="minorHAnsi"/>
          <w:bCs/>
        </w:rPr>
        <w:t>Grc3 PNK</w:t>
      </w:r>
      <w:r w:rsidR="001B788F" w:rsidRPr="001B788F">
        <w:rPr>
          <w:rFonts w:asciiTheme="minorHAnsi" w:hAnsiTheme="minorHAnsi" w:cstheme="minorHAnsi"/>
          <w:bCs/>
        </w:rPr>
        <w:t xml:space="preserve"> on </w:t>
      </w:r>
      <w:r w:rsidR="00233FD2">
        <w:rPr>
          <w:rFonts w:asciiTheme="minorHAnsi" w:hAnsiTheme="minorHAnsi" w:cstheme="minorHAnsi"/>
          <w:bCs/>
        </w:rPr>
        <w:t>fluorescently</w:t>
      </w:r>
      <w:r w:rsidR="00165F23">
        <w:rPr>
          <w:rFonts w:asciiTheme="minorHAnsi" w:hAnsiTheme="minorHAnsi" w:cstheme="minorHAnsi"/>
          <w:bCs/>
        </w:rPr>
        <w:t>-</w:t>
      </w:r>
      <w:r w:rsidR="00233FD2">
        <w:rPr>
          <w:rFonts w:asciiTheme="minorHAnsi" w:hAnsiTheme="minorHAnsi" w:cstheme="minorHAnsi"/>
          <w:bCs/>
        </w:rPr>
        <w:t>labeled nucleotide</w:t>
      </w:r>
      <w:r w:rsidR="001B788F">
        <w:rPr>
          <w:rFonts w:asciiTheme="minorHAnsi" w:hAnsiTheme="minorHAnsi" w:cstheme="minorHAnsi"/>
          <w:bCs/>
        </w:rPr>
        <w:t xml:space="preserve"> substrate</w:t>
      </w:r>
      <w:r>
        <w:rPr>
          <w:rFonts w:asciiTheme="minorHAnsi" w:hAnsiTheme="minorHAnsi" w:cstheme="minorHAnsi"/>
          <w:bCs/>
        </w:rPr>
        <w:t>s</w:t>
      </w:r>
      <w:r w:rsidR="001B788F">
        <w:rPr>
          <w:rFonts w:asciiTheme="minorHAnsi" w:hAnsiTheme="minorHAnsi" w:cstheme="minorHAnsi"/>
          <w:bCs/>
        </w:rPr>
        <w:t xml:space="preserve">. </w:t>
      </w:r>
      <w:r w:rsidR="0005056A">
        <w:t xml:space="preserve">This protocol can be applied to characterize other PNK enzymes by adapting the </w:t>
      </w:r>
      <w:r w:rsidR="0098055B">
        <w:t xml:space="preserve">Reaction Buffer </w:t>
      </w:r>
      <w:r w:rsidR="0005056A">
        <w:t xml:space="preserve">and oligonucleotide substrate. </w:t>
      </w:r>
      <w:r w:rsidR="00422137">
        <w:t>For instance</w:t>
      </w:r>
      <w:r w:rsidR="00954B2B">
        <w:t xml:space="preserve">, </w:t>
      </w:r>
      <w:r w:rsidR="00422137">
        <w:t>th</w:t>
      </w:r>
      <w:r w:rsidR="006343A3">
        <w:t>e</w:t>
      </w:r>
      <w:r w:rsidR="00422137">
        <w:t xml:space="preserve"> protocol calls for </w:t>
      </w:r>
      <w:r w:rsidR="00954B2B">
        <w:t xml:space="preserve">a trace amount of EDTA. </w:t>
      </w:r>
      <w:r w:rsidR="00154DF8">
        <w:t>The addition of EDTA is beneficial for two reasons</w:t>
      </w:r>
      <w:r>
        <w:t>:</w:t>
      </w:r>
      <w:r w:rsidR="00954B2B" w:rsidRPr="004F6AB2">
        <w:t xml:space="preserve"> First, </w:t>
      </w:r>
      <w:r w:rsidR="00954B2B" w:rsidRPr="000F120A">
        <w:t>this approach favor</w:t>
      </w:r>
      <w:r>
        <w:t>s</w:t>
      </w:r>
      <w:r w:rsidR="00954B2B" w:rsidRPr="000F120A">
        <w:t xml:space="preserve"> magnesium-bound Grc3 by preventing the enzyme from binding to trace amounts of contaminating metals in the mixture.</w:t>
      </w:r>
      <w:r w:rsidR="00954B2B" w:rsidRPr="004F6AB2">
        <w:t xml:space="preserve"> Second, </w:t>
      </w:r>
      <w:r w:rsidR="00954B2B" w:rsidRPr="000F120A">
        <w:t>a small amount of EDTA inhibits the activity of contaminating metal-dependent ribonucleases</w:t>
      </w:r>
      <w:r w:rsidR="00954B2B" w:rsidRPr="004F6AB2">
        <w:t xml:space="preserve"> without disrupting</w:t>
      </w:r>
      <w:r w:rsidR="00954B2B" w:rsidRPr="000F120A">
        <w:t xml:space="preserve"> </w:t>
      </w:r>
      <w:r w:rsidR="00954B2B" w:rsidRPr="004F6AB2">
        <w:t xml:space="preserve">the activity of the </w:t>
      </w:r>
      <w:r w:rsidR="00954B2B" w:rsidRPr="000F120A">
        <w:t xml:space="preserve">associated Las1 </w:t>
      </w:r>
      <w:r w:rsidR="00954B2B" w:rsidRPr="004F6AB2">
        <w:t xml:space="preserve">metal-independent </w:t>
      </w:r>
      <w:r w:rsidR="00954B2B" w:rsidRPr="000F120A">
        <w:t>ribonuclease</w:t>
      </w:r>
      <w:r w:rsidR="00954B2B" w:rsidRPr="004F6AB2">
        <w:t>.</w:t>
      </w:r>
      <w:r w:rsidR="00954B2B" w:rsidRPr="000F120A">
        <w:t xml:space="preserve"> </w:t>
      </w:r>
      <w:r w:rsidR="00954B2B" w:rsidRPr="004F6AB2">
        <w:t>The concentration of EDTA may be altered depending on the source of the specific PNK.</w:t>
      </w:r>
      <w:r w:rsidR="00954B2B">
        <w:t xml:space="preserve"> </w:t>
      </w:r>
      <w:r w:rsidR="00B6764A">
        <w:rPr>
          <w:rFonts w:asciiTheme="minorHAnsi" w:hAnsiTheme="minorHAnsi" w:cstheme="minorHAnsi"/>
          <w:bCs/>
        </w:rPr>
        <w:t xml:space="preserve">This assay </w:t>
      </w:r>
      <w:r w:rsidR="006359E2">
        <w:rPr>
          <w:rFonts w:asciiTheme="minorHAnsi" w:hAnsiTheme="minorHAnsi" w:cstheme="minorHAnsi"/>
          <w:bCs/>
        </w:rPr>
        <w:t xml:space="preserve">also </w:t>
      </w:r>
      <w:r w:rsidR="00B6764A">
        <w:rPr>
          <w:rFonts w:asciiTheme="minorHAnsi" w:hAnsiTheme="minorHAnsi" w:cstheme="minorHAnsi"/>
          <w:bCs/>
        </w:rPr>
        <w:t>provide</w:t>
      </w:r>
      <w:r w:rsidR="0047293F">
        <w:rPr>
          <w:rFonts w:asciiTheme="minorHAnsi" w:hAnsiTheme="minorHAnsi" w:cstheme="minorHAnsi"/>
          <w:bCs/>
        </w:rPr>
        <w:t>s an</w:t>
      </w:r>
      <w:r w:rsidR="00B6764A">
        <w:rPr>
          <w:rFonts w:asciiTheme="minorHAnsi" w:hAnsiTheme="minorHAnsi" w:cstheme="minorHAnsi"/>
          <w:bCs/>
        </w:rPr>
        <w:t xml:space="preserve"> advantage over traditional PNK phosphorylation</w:t>
      </w:r>
      <w:r w:rsidR="0047293F">
        <w:rPr>
          <w:rFonts w:asciiTheme="minorHAnsi" w:hAnsiTheme="minorHAnsi" w:cstheme="minorHAnsi"/>
          <w:bCs/>
        </w:rPr>
        <w:t xml:space="preserve"> assays </w:t>
      </w:r>
      <w:r w:rsidRPr="00EC4AA0">
        <w:rPr>
          <w:rFonts w:asciiTheme="minorHAnsi" w:hAnsiTheme="minorHAnsi" w:cstheme="minorHAnsi"/>
          <w:bCs/>
        </w:rPr>
        <w:t>that</w:t>
      </w:r>
      <w:r>
        <w:rPr>
          <w:rFonts w:asciiTheme="minorHAnsi" w:hAnsiTheme="minorHAnsi" w:cstheme="minorHAnsi"/>
          <w:bCs/>
        </w:rPr>
        <w:t xml:space="preserve"> </w:t>
      </w:r>
      <w:r w:rsidR="0047293F">
        <w:rPr>
          <w:rFonts w:asciiTheme="minorHAnsi" w:hAnsiTheme="minorHAnsi" w:cstheme="minorHAnsi"/>
          <w:bCs/>
        </w:rPr>
        <w:t>rel</w:t>
      </w:r>
      <w:r>
        <w:rPr>
          <w:rFonts w:asciiTheme="minorHAnsi" w:hAnsiTheme="minorHAnsi" w:cstheme="minorHAnsi"/>
          <w:bCs/>
        </w:rPr>
        <w:t>y</w:t>
      </w:r>
      <w:r w:rsidR="0047293F">
        <w:rPr>
          <w:rFonts w:asciiTheme="minorHAnsi" w:hAnsiTheme="minorHAnsi" w:cstheme="minorHAnsi"/>
          <w:bCs/>
        </w:rPr>
        <w:t xml:space="preserve"> on</w:t>
      </w:r>
      <w:r w:rsidR="00312135">
        <w:rPr>
          <w:rFonts w:asciiTheme="minorHAnsi" w:hAnsiTheme="minorHAnsi" w:cstheme="minorHAnsi"/>
          <w:bCs/>
        </w:rPr>
        <w:t xml:space="preserve"> </w:t>
      </w:r>
      <w:r w:rsidR="005D3CA9">
        <w:rPr>
          <w:rFonts w:asciiTheme="minorHAnsi" w:hAnsiTheme="minorHAnsi" w:cstheme="minorHAnsi"/>
          <w:bCs/>
        </w:rPr>
        <w:t xml:space="preserve">oligonucleotides labeled with </w:t>
      </w:r>
      <w:r w:rsidR="00312135">
        <w:rPr>
          <w:rFonts w:asciiTheme="minorHAnsi" w:hAnsiTheme="minorHAnsi" w:cstheme="minorHAnsi"/>
          <w:bCs/>
        </w:rPr>
        <w:t>short half-life</w:t>
      </w:r>
      <w:r w:rsidR="00E04D5B">
        <w:rPr>
          <w:rFonts w:asciiTheme="minorHAnsi" w:hAnsiTheme="minorHAnsi" w:cstheme="minorHAnsi"/>
          <w:bCs/>
        </w:rPr>
        <w:t xml:space="preserve"> </w:t>
      </w:r>
      <w:r w:rsidR="005D3CA9">
        <w:rPr>
          <w:rFonts w:asciiTheme="minorHAnsi" w:hAnsiTheme="minorHAnsi" w:cstheme="minorHAnsi"/>
          <w:bCs/>
        </w:rPr>
        <w:t xml:space="preserve">radioisotopes </w:t>
      </w:r>
      <w:r w:rsidR="00E04D5B">
        <w:rPr>
          <w:rFonts w:asciiTheme="minorHAnsi" w:hAnsiTheme="minorHAnsi" w:cstheme="minorHAnsi"/>
          <w:bCs/>
        </w:rPr>
        <w:t>(i.e.</w:t>
      </w:r>
      <w:r>
        <w:rPr>
          <w:rFonts w:asciiTheme="minorHAnsi" w:hAnsiTheme="minorHAnsi" w:cstheme="minorHAnsi"/>
          <w:bCs/>
        </w:rPr>
        <w:t>,</w:t>
      </w:r>
      <w:r w:rsidR="00E04D5B">
        <w:rPr>
          <w:rFonts w:asciiTheme="minorHAnsi" w:hAnsiTheme="minorHAnsi" w:cstheme="minorHAnsi"/>
          <w:bCs/>
        </w:rPr>
        <w:t xml:space="preserve"> </w:t>
      </w:r>
      <w:proofErr w:type="gramStart"/>
      <w:r w:rsidRPr="00EC4AA0">
        <w:rPr>
          <w:rFonts w:asciiTheme="minorHAnsi" w:hAnsiTheme="minorHAnsi" w:cstheme="minorHAnsi"/>
          <w:bCs/>
        </w:rPr>
        <w:t>2</w:t>
      </w:r>
      <w:r>
        <w:rPr>
          <w:rFonts w:asciiTheme="minorHAnsi" w:hAnsiTheme="minorHAnsi" w:cstheme="minorHAnsi"/>
          <w:bCs/>
        </w:rPr>
        <w:t xml:space="preserve"> </w:t>
      </w:r>
      <w:r w:rsidR="006D48D7">
        <w:rPr>
          <w:rFonts w:asciiTheme="minorHAnsi" w:hAnsiTheme="minorHAnsi" w:cstheme="minorHAnsi"/>
          <w:bCs/>
        </w:rPr>
        <w:t>week</w:t>
      </w:r>
      <w:proofErr w:type="gramEnd"/>
      <w:r w:rsidR="00E04D5B">
        <w:rPr>
          <w:rFonts w:asciiTheme="minorHAnsi" w:hAnsiTheme="minorHAnsi" w:cstheme="minorHAnsi"/>
          <w:bCs/>
        </w:rPr>
        <w:t xml:space="preserve"> half-life for </w:t>
      </w:r>
      <w:r>
        <w:rPr>
          <w:rFonts w:asciiTheme="minorHAnsi" w:hAnsiTheme="minorHAnsi" w:cstheme="minorHAnsi"/>
          <w:bCs/>
        </w:rPr>
        <w:t>p</w:t>
      </w:r>
      <w:r w:rsidRPr="00E04D5B">
        <w:rPr>
          <w:rFonts w:asciiTheme="minorHAnsi" w:hAnsiTheme="minorHAnsi" w:cstheme="minorHAnsi"/>
          <w:bCs/>
        </w:rPr>
        <w:t>hosphorus</w:t>
      </w:r>
      <w:r w:rsidR="00E04D5B" w:rsidRPr="00E04D5B">
        <w:rPr>
          <w:rFonts w:asciiTheme="minorHAnsi" w:hAnsiTheme="minorHAnsi" w:cstheme="minorHAnsi"/>
          <w:bCs/>
        </w:rPr>
        <w:t>-32</w:t>
      </w:r>
      <w:r w:rsidR="00E04D5B">
        <w:rPr>
          <w:rFonts w:asciiTheme="minorHAnsi" w:hAnsiTheme="minorHAnsi" w:cstheme="minorHAnsi"/>
          <w:bCs/>
        </w:rPr>
        <w:t>)</w:t>
      </w:r>
      <w:r w:rsidR="0047293F">
        <w:rPr>
          <w:rFonts w:asciiTheme="minorHAnsi" w:hAnsiTheme="minorHAnsi" w:cstheme="minorHAnsi"/>
          <w:bCs/>
        </w:rPr>
        <w:t>. This protocol can be adapted to measure specific enzyme activity and Michaelis-Menten kinetics as well as determine the dependence of phosphorylation on various parameters</w:t>
      </w:r>
      <w:r w:rsidR="005D3CA9">
        <w:rPr>
          <w:rFonts w:asciiTheme="minorHAnsi" w:hAnsiTheme="minorHAnsi" w:cstheme="minorHAnsi"/>
          <w:bCs/>
        </w:rPr>
        <w:t>,</w:t>
      </w:r>
      <w:r w:rsidR="0047293F">
        <w:rPr>
          <w:rFonts w:asciiTheme="minorHAnsi" w:hAnsiTheme="minorHAnsi" w:cstheme="minorHAnsi"/>
          <w:bCs/>
        </w:rPr>
        <w:t xml:space="preserve"> such as </w:t>
      </w:r>
      <w:r>
        <w:rPr>
          <w:rFonts w:asciiTheme="minorHAnsi" w:hAnsiTheme="minorHAnsi" w:cstheme="minorHAnsi"/>
          <w:bCs/>
        </w:rPr>
        <w:t xml:space="preserve">the nature of the </w:t>
      </w:r>
      <w:r w:rsidR="0047293F">
        <w:rPr>
          <w:rFonts w:asciiTheme="minorHAnsi" w:hAnsiTheme="minorHAnsi" w:cstheme="minorHAnsi"/>
          <w:bCs/>
        </w:rPr>
        <w:t>nucleotide</w:t>
      </w:r>
      <w:r>
        <w:rPr>
          <w:rFonts w:asciiTheme="minorHAnsi" w:hAnsiTheme="minorHAnsi" w:cstheme="minorHAnsi"/>
          <w:bCs/>
        </w:rPr>
        <w:t>s</w:t>
      </w:r>
      <w:r w:rsidR="0047293F">
        <w:rPr>
          <w:rFonts w:asciiTheme="minorHAnsi" w:hAnsiTheme="minorHAnsi" w:cstheme="minorHAnsi"/>
          <w:bCs/>
        </w:rPr>
        <w:t>, substrate</w:t>
      </w:r>
      <w:r>
        <w:rPr>
          <w:rFonts w:asciiTheme="minorHAnsi" w:hAnsiTheme="minorHAnsi" w:cstheme="minorHAnsi"/>
          <w:bCs/>
        </w:rPr>
        <w:t>s</w:t>
      </w:r>
      <w:r w:rsidR="0047293F">
        <w:rPr>
          <w:rFonts w:asciiTheme="minorHAnsi" w:hAnsiTheme="minorHAnsi" w:cstheme="minorHAnsi"/>
          <w:bCs/>
        </w:rPr>
        <w:t>, and metal ion</w:t>
      </w:r>
      <w:r>
        <w:rPr>
          <w:rFonts w:asciiTheme="minorHAnsi" w:hAnsiTheme="minorHAnsi" w:cstheme="minorHAnsi"/>
          <w:bCs/>
        </w:rPr>
        <w:t>s</w:t>
      </w:r>
      <w:r w:rsidR="0047293F">
        <w:rPr>
          <w:rFonts w:asciiTheme="minorHAnsi" w:hAnsiTheme="minorHAnsi" w:cstheme="minorHAnsi"/>
          <w:bCs/>
        </w:rPr>
        <w:t xml:space="preserve">. </w:t>
      </w:r>
    </w:p>
    <w:p w14:paraId="09CE2909" w14:textId="77777777" w:rsidR="00233FD2" w:rsidRDefault="00233FD2" w:rsidP="000F120A">
      <w:pPr>
        <w:rPr>
          <w:rFonts w:asciiTheme="minorHAnsi" w:hAnsiTheme="minorHAnsi" w:cstheme="minorHAnsi"/>
          <w:bCs/>
        </w:rPr>
      </w:pPr>
    </w:p>
    <w:p w14:paraId="0217AB33" w14:textId="249E0C52" w:rsidR="001B788F" w:rsidRDefault="001B788F" w:rsidP="000F120A">
      <w:pPr>
        <w:rPr>
          <w:rFonts w:asciiTheme="minorHAnsi" w:hAnsiTheme="minorHAnsi" w:cstheme="minorHAnsi"/>
          <w:bCs/>
        </w:rPr>
      </w:pPr>
      <w:r>
        <w:rPr>
          <w:rFonts w:asciiTheme="minorHAnsi" w:hAnsiTheme="minorHAnsi" w:cstheme="minorHAnsi"/>
          <w:bCs/>
        </w:rPr>
        <w:t xml:space="preserve">This protocol relies on </w:t>
      </w:r>
      <w:r w:rsidR="00233FD2">
        <w:rPr>
          <w:rFonts w:asciiTheme="minorHAnsi" w:hAnsiTheme="minorHAnsi" w:cstheme="minorHAnsi"/>
          <w:bCs/>
        </w:rPr>
        <w:t xml:space="preserve">running large denaturing polyacrylamide gels in order to achieve </w:t>
      </w:r>
      <w:r w:rsidR="00E04D5B">
        <w:rPr>
          <w:rFonts w:asciiTheme="minorHAnsi" w:hAnsiTheme="minorHAnsi" w:cstheme="minorHAnsi"/>
          <w:bCs/>
        </w:rPr>
        <w:t xml:space="preserve">sufficient </w:t>
      </w:r>
      <w:r w:rsidR="00233FD2">
        <w:rPr>
          <w:rFonts w:asciiTheme="minorHAnsi" w:hAnsiTheme="minorHAnsi" w:cstheme="minorHAnsi"/>
          <w:bCs/>
        </w:rPr>
        <w:t xml:space="preserve">resolution </w:t>
      </w:r>
      <w:r w:rsidR="00E04D5B">
        <w:rPr>
          <w:rFonts w:asciiTheme="minorHAnsi" w:hAnsiTheme="minorHAnsi" w:cstheme="minorHAnsi"/>
          <w:bCs/>
        </w:rPr>
        <w:t>to distinguish an unphosphorylated substrate from its phosphorylated</w:t>
      </w:r>
      <w:r w:rsidR="00233FD2">
        <w:rPr>
          <w:rFonts w:asciiTheme="minorHAnsi" w:hAnsiTheme="minorHAnsi" w:cstheme="minorHAnsi"/>
          <w:bCs/>
        </w:rPr>
        <w:t xml:space="preserve"> product. Pouring and handling these gels are critical steps in the protocol. </w:t>
      </w:r>
      <w:r w:rsidR="00837B33">
        <w:rPr>
          <w:rFonts w:asciiTheme="minorHAnsi" w:hAnsiTheme="minorHAnsi" w:cstheme="minorHAnsi"/>
          <w:bCs/>
        </w:rPr>
        <w:t xml:space="preserve">For instance, the acrylamide solution must be heated to dissolve the urea and then cooled slowly before pouring the gel. </w:t>
      </w:r>
      <w:r w:rsidR="00837B33" w:rsidRPr="00E76934">
        <w:t>Cooling this solution too quickly can lead to the formation of crystals</w:t>
      </w:r>
      <w:r w:rsidR="006359E2">
        <w:t xml:space="preserve">. </w:t>
      </w:r>
      <w:r w:rsidR="00233FD2">
        <w:rPr>
          <w:rFonts w:asciiTheme="minorHAnsi" w:hAnsiTheme="minorHAnsi" w:cstheme="minorHAnsi"/>
          <w:bCs/>
        </w:rPr>
        <w:t xml:space="preserve">Care must </w:t>
      </w:r>
      <w:r w:rsidR="00837B33">
        <w:rPr>
          <w:rFonts w:asciiTheme="minorHAnsi" w:hAnsiTheme="minorHAnsi" w:cstheme="minorHAnsi"/>
          <w:bCs/>
        </w:rPr>
        <w:t xml:space="preserve">also </w:t>
      </w:r>
      <w:r w:rsidR="00233FD2">
        <w:rPr>
          <w:rFonts w:asciiTheme="minorHAnsi" w:hAnsiTheme="minorHAnsi" w:cstheme="minorHAnsi"/>
          <w:bCs/>
        </w:rPr>
        <w:t xml:space="preserve">be taken to avoid introducing air bubbles </w:t>
      </w:r>
      <w:r w:rsidR="00E04D5B">
        <w:rPr>
          <w:rFonts w:asciiTheme="minorHAnsi" w:hAnsiTheme="minorHAnsi" w:cstheme="minorHAnsi"/>
          <w:bCs/>
        </w:rPr>
        <w:t xml:space="preserve">and dust </w:t>
      </w:r>
      <w:r w:rsidR="00233FD2">
        <w:rPr>
          <w:rFonts w:asciiTheme="minorHAnsi" w:hAnsiTheme="minorHAnsi" w:cstheme="minorHAnsi"/>
          <w:bCs/>
        </w:rPr>
        <w:t xml:space="preserve">while pouring and setting the gel. </w:t>
      </w:r>
      <w:r w:rsidR="00EC4AA0">
        <w:rPr>
          <w:rFonts w:asciiTheme="minorHAnsi" w:hAnsiTheme="minorHAnsi" w:cstheme="minorHAnsi"/>
          <w:bCs/>
        </w:rPr>
        <w:t>I</w:t>
      </w:r>
      <w:r w:rsidR="00233FD2">
        <w:rPr>
          <w:rFonts w:asciiTheme="minorHAnsi" w:hAnsiTheme="minorHAnsi" w:cstheme="minorHAnsi"/>
          <w:bCs/>
        </w:rPr>
        <w:t xml:space="preserve">maging the gel without </w:t>
      </w:r>
      <w:r w:rsidR="00233FD2">
        <w:rPr>
          <w:rFonts w:asciiTheme="minorHAnsi" w:hAnsiTheme="minorHAnsi" w:cstheme="minorHAnsi"/>
          <w:bCs/>
        </w:rPr>
        <w:lastRenderedPageBreak/>
        <w:t xml:space="preserve">removing the glass plates </w:t>
      </w:r>
      <w:r w:rsidR="00EC4AA0">
        <w:rPr>
          <w:rFonts w:asciiTheme="minorHAnsi" w:hAnsiTheme="minorHAnsi" w:cstheme="minorHAnsi"/>
          <w:bCs/>
        </w:rPr>
        <w:t xml:space="preserve">is recommended </w:t>
      </w:r>
      <w:r w:rsidR="00233FD2">
        <w:rPr>
          <w:rFonts w:asciiTheme="minorHAnsi" w:hAnsiTheme="minorHAnsi" w:cstheme="minorHAnsi"/>
          <w:bCs/>
        </w:rPr>
        <w:t xml:space="preserve">to avoid ripping the gel, which </w:t>
      </w:r>
      <w:r w:rsidR="00467DB5">
        <w:rPr>
          <w:rFonts w:asciiTheme="minorHAnsi" w:hAnsiTheme="minorHAnsi" w:cstheme="minorHAnsi"/>
          <w:bCs/>
        </w:rPr>
        <w:t xml:space="preserve">is </w:t>
      </w:r>
      <w:r w:rsidR="00233FD2">
        <w:rPr>
          <w:rFonts w:asciiTheme="minorHAnsi" w:hAnsiTheme="minorHAnsi" w:cstheme="minorHAnsi"/>
          <w:bCs/>
        </w:rPr>
        <w:t xml:space="preserve">thin and difficult to handle once removed from the glass plates. </w:t>
      </w:r>
    </w:p>
    <w:p w14:paraId="37CEF408" w14:textId="344ED34F" w:rsidR="00233FD2" w:rsidRDefault="00233FD2" w:rsidP="000F120A">
      <w:pPr>
        <w:rPr>
          <w:rFonts w:asciiTheme="minorHAnsi" w:hAnsiTheme="minorHAnsi" w:cstheme="minorHAnsi"/>
          <w:bCs/>
        </w:rPr>
      </w:pPr>
    </w:p>
    <w:p w14:paraId="4F0D4854" w14:textId="153C9FFB" w:rsidR="00233FD2" w:rsidRDefault="00233FD2" w:rsidP="000F120A">
      <w:pPr>
        <w:rPr>
          <w:rFonts w:asciiTheme="minorHAnsi" w:hAnsiTheme="minorHAnsi" w:cstheme="minorHAnsi"/>
          <w:bCs/>
        </w:rPr>
      </w:pPr>
      <w:r>
        <w:rPr>
          <w:rFonts w:asciiTheme="minorHAnsi" w:hAnsiTheme="minorHAnsi" w:cstheme="minorHAnsi"/>
          <w:bCs/>
        </w:rPr>
        <w:t>Th</w:t>
      </w:r>
      <w:r w:rsidR="00393541">
        <w:rPr>
          <w:rFonts w:asciiTheme="minorHAnsi" w:hAnsiTheme="minorHAnsi" w:cstheme="minorHAnsi"/>
          <w:bCs/>
        </w:rPr>
        <w:t xml:space="preserve">is protocol can be adapted to measure the phosphorylation of </w:t>
      </w:r>
      <w:r w:rsidR="00B6764A">
        <w:rPr>
          <w:rFonts w:asciiTheme="minorHAnsi" w:hAnsiTheme="minorHAnsi" w:cstheme="minorHAnsi"/>
          <w:bCs/>
        </w:rPr>
        <w:t xml:space="preserve">different sized oligonucleotide substrates. </w:t>
      </w:r>
      <w:r w:rsidR="00EC4AA0">
        <w:rPr>
          <w:rFonts w:asciiTheme="minorHAnsi" w:hAnsiTheme="minorHAnsi" w:cstheme="minorHAnsi"/>
          <w:bCs/>
        </w:rPr>
        <w:t xml:space="preserve">This </w:t>
      </w:r>
      <w:r w:rsidR="00393541">
        <w:rPr>
          <w:rFonts w:asciiTheme="minorHAnsi" w:hAnsiTheme="minorHAnsi" w:cstheme="minorHAnsi"/>
          <w:bCs/>
        </w:rPr>
        <w:t>p</w:t>
      </w:r>
      <w:r w:rsidR="00B6764A">
        <w:rPr>
          <w:rFonts w:asciiTheme="minorHAnsi" w:hAnsiTheme="minorHAnsi" w:cstheme="minorHAnsi"/>
          <w:bCs/>
        </w:rPr>
        <w:t>articular assay</w:t>
      </w:r>
      <w:r w:rsidR="00393541">
        <w:rPr>
          <w:rFonts w:asciiTheme="minorHAnsi" w:hAnsiTheme="minorHAnsi" w:cstheme="minorHAnsi"/>
          <w:bCs/>
        </w:rPr>
        <w:t xml:space="preserve"> used a 15% acrylamide gel to achieve resolution of phosphorylation of 2</w:t>
      </w:r>
      <w:r w:rsidR="00467DB5">
        <w:rPr>
          <w:rFonts w:asciiTheme="minorHAnsi" w:hAnsiTheme="minorHAnsi" w:cstheme="minorHAnsi"/>
          <w:bCs/>
        </w:rPr>
        <w:t>7</w:t>
      </w:r>
      <w:r w:rsidR="00EC4AA0">
        <w:rPr>
          <w:rFonts w:asciiTheme="minorHAnsi" w:hAnsiTheme="minorHAnsi" w:cstheme="minorHAnsi"/>
          <w:bCs/>
        </w:rPr>
        <w:t xml:space="preserve"> </w:t>
      </w:r>
      <w:proofErr w:type="spellStart"/>
      <w:r w:rsidR="00393541">
        <w:rPr>
          <w:rFonts w:asciiTheme="minorHAnsi" w:hAnsiTheme="minorHAnsi" w:cstheme="minorHAnsi"/>
          <w:bCs/>
        </w:rPr>
        <w:t>nt</w:t>
      </w:r>
      <w:proofErr w:type="spellEnd"/>
      <w:r w:rsidR="00393541">
        <w:rPr>
          <w:rFonts w:asciiTheme="minorHAnsi" w:hAnsiTheme="minorHAnsi" w:cstheme="minorHAnsi"/>
          <w:bCs/>
        </w:rPr>
        <w:t xml:space="preserve"> </w:t>
      </w:r>
      <w:r w:rsidR="00467DB5">
        <w:rPr>
          <w:rFonts w:asciiTheme="minorHAnsi" w:hAnsiTheme="minorHAnsi" w:cstheme="minorHAnsi"/>
          <w:bCs/>
        </w:rPr>
        <w:t>(SC-ITS2 RNA) and 18</w:t>
      </w:r>
      <w:r w:rsidR="00EC4AA0">
        <w:rPr>
          <w:rFonts w:asciiTheme="minorHAnsi" w:hAnsiTheme="minorHAnsi" w:cstheme="minorHAnsi"/>
          <w:bCs/>
        </w:rPr>
        <w:t xml:space="preserve"> </w:t>
      </w:r>
      <w:proofErr w:type="spellStart"/>
      <w:r w:rsidR="00467DB5">
        <w:rPr>
          <w:rFonts w:asciiTheme="minorHAnsi" w:hAnsiTheme="minorHAnsi" w:cstheme="minorHAnsi"/>
          <w:bCs/>
        </w:rPr>
        <w:t>nt</w:t>
      </w:r>
      <w:proofErr w:type="spellEnd"/>
      <w:r w:rsidR="00467DB5">
        <w:rPr>
          <w:rFonts w:asciiTheme="minorHAnsi" w:hAnsiTheme="minorHAnsi" w:cstheme="minorHAnsi"/>
          <w:bCs/>
        </w:rPr>
        <w:t xml:space="preserve"> (C2 RNA) </w:t>
      </w:r>
      <w:r w:rsidR="00393541">
        <w:rPr>
          <w:rFonts w:asciiTheme="minorHAnsi" w:hAnsiTheme="minorHAnsi" w:cstheme="minorHAnsi"/>
          <w:bCs/>
        </w:rPr>
        <w:t>substrate</w:t>
      </w:r>
      <w:r w:rsidR="00467DB5">
        <w:rPr>
          <w:rFonts w:asciiTheme="minorHAnsi" w:hAnsiTheme="minorHAnsi" w:cstheme="minorHAnsi"/>
          <w:bCs/>
        </w:rPr>
        <w:t>s</w:t>
      </w:r>
      <w:r w:rsidR="00393541">
        <w:rPr>
          <w:rFonts w:asciiTheme="minorHAnsi" w:hAnsiTheme="minorHAnsi" w:cstheme="minorHAnsi"/>
          <w:bCs/>
        </w:rPr>
        <w:t xml:space="preserve">. </w:t>
      </w:r>
      <w:r w:rsidR="00921C10">
        <w:t>The addition of one phosphate group to the 5</w:t>
      </w:r>
      <w:r w:rsidR="00921C10">
        <w:sym w:font="Symbol" w:char="F0A2"/>
      </w:r>
      <w:r w:rsidR="00921C10">
        <w:t xml:space="preserve">-end of </w:t>
      </w:r>
      <w:r w:rsidR="00921C10">
        <w:rPr>
          <w:rFonts w:asciiTheme="minorHAnsi" w:hAnsiTheme="minorHAnsi" w:cstheme="minorHAnsi"/>
          <w:bCs/>
        </w:rPr>
        <w:t>SC-ITS2 RNA</w:t>
      </w:r>
      <w:r w:rsidR="00921C10">
        <w:t xml:space="preserve"> produces a modest shift compared to the mobility change induced upon 5</w:t>
      </w:r>
      <w:r w:rsidR="00921C10">
        <w:sym w:font="Symbol" w:char="F0A2"/>
      </w:r>
      <w:r w:rsidR="00921C10">
        <w:t xml:space="preserve">-phosphorylation of the shorter </w:t>
      </w:r>
      <w:r w:rsidR="00921C10">
        <w:rPr>
          <w:rFonts w:asciiTheme="minorHAnsi" w:hAnsiTheme="minorHAnsi" w:cstheme="minorHAnsi"/>
          <w:bCs/>
        </w:rPr>
        <w:t>C2 RNA</w:t>
      </w:r>
      <w:r w:rsidR="00921C10">
        <w:t xml:space="preserve"> (</w:t>
      </w:r>
      <w:r w:rsidR="00921C10" w:rsidRPr="007F30DF">
        <w:rPr>
          <w:b/>
          <w:bCs/>
        </w:rPr>
        <w:t>Figure 1</w:t>
      </w:r>
      <w:r w:rsidR="00921C10">
        <w:t>). This highlights a limitation in RNA length when using this technique. With long</w:t>
      </w:r>
      <w:r w:rsidR="00645FA1">
        <w:t>er</w:t>
      </w:r>
      <w:r w:rsidR="00921C10">
        <w:t xml:space="preserve"> RNA substrates, the contribution of </w:t>
      </w:r>
      <w:r w:rsidR="00645FA1">
        <w:t>a</w:t>
      </w:r>
      <w:r w:rsidR="00921C10">
        <w:t xml:space="preserve"> phosphate group to the overall molecular weight of the RNA specie</w:t>
      </w:r>
      <w:r w:rsidR="00EC4AA0">
        <w:t>s</w:t>
      </w:r>
      <w:r w:rsidR="00921C10">
        <w:t xml:space="preserve"> </w:t>
      </w:r>
      <w:r w:rsidR="00645FA1">
        <w:t>is</w:t>
      </w:r>
      <w:r w:rsidR="00921C10">
        <w:t xml:space="preserve"> diminished. </w:t>
      </w:r>
      <w:r w:rsidR="00645FA1">
        <w:t xml:space="preserve">For this reason, </w:t>
      </w:r>
      <w:r w:rsidR="00645FA1">
        <w:rPr>
          <w:rFonts w:asciiTheme="minorHAnsi" w:hAnsiTheme="minorHAnsi" w:cstheme="minorHAnsi"/>
          <w:bCs/>
        </w:rPr>
        <w:t>t</w:t>
      </w:r>
      <w:r w:rsidR="00393541">
        <w:rPr>
          <w:rFonts w:asciiTheme="minorHAnsi" w:hAnsiTheme="minorHAnsi" w:cstheme="minorHAnsi"/>
          <w:bCs/>
        </w:rPr>
        <w:t>he percentage of acrylamide as well as the gel running time can be optimized to achieve resolution of different sized substrates</w:t>
      </w:r>
      <w:r w:rsidR="00DA62CB">
        <w:rPr>
          <w:rFonts w:asciiTheme="minorHAnsi" w:hAnsiTheme="minorHAnsi" w:cstheme="minorHAnsi"/>
          <w:bCs/>
        </w:rPr>
        <w:fldChar w:fldCharType="begin"/>
      </w:r>
      <w:r w:rsidR="00CC5827">
        <w:rPr>
          <w:rFonts w:asciiTheme="minorHAnsi" w:hAnsiTheme="minorHAnsi" w:cstheme="minorHAnsi"/>
          <w:bCs/>
        </w:rPr>
        <w:instrText xml:space="preserve"> ADDIN EN.CITE &lt;EndNote&gt;&lt;Cite&gt;&lt;Author&gt;Petrov&lt;/Author&gt;&lt;Year&gt;2013&lt;/Year&gt;&lt;RecNum&gt;628&lt;/RecNum&gt;&lt;DisplayText&gt;&lt;style face="superscript"&gt;29&lt;/style&gt;&lt;/DisplayText&gt;&lt;record&gt;&lt;rec-number&gt;628&lt;/rec-number&gt;&lt;foreign-keys&gt;&lt;key app="EN" db-id="px0dde05dfftteexsaapf5rwfzapvr9wxxx0" timestamp="1579619254"&gt;628&lt;/key&gt;&lt;/foreign-keys&gt;&lt;ref-type name="Journal Article"&gt;17&lt;/ref-type&gt;&lt;contributors&gt;&lt;authors&gt;&lt;author&gt;Petrov, A.&lt;/author&gt;&lt;author&gt;Tsa, A.&lt;/author&gt;&lt;author&gt;Puglisi, J. D.&lt;/author&gt;&lt;/authors&gt;&lt;/contributors&gt;&lt;auth-address&gt;Stanford University School of Medicine, Stanford, CA, USA.&lt;/auth-address&gt;&lt;titles&gt;&lt;title&gt;Analysis of RNA by analytical polyacrylamide gel electrophoresis&lt;/title&gt;&lt;secondary-title&gt;Methods Enzymol&lt;/secondary-title&gt;&lt;/titles&gt;&lt;periodical&gt;&lt;full-title&gt;Methods Enzymol&lt;/full-title&gt;&lt;/periodical&gt;&lt;pages&gt;301-13&lt;/pages&gt;&lt;volume&gt;530&lt;/volume&gt;&lt;edition&gt;2013/09/17&lt;/edition&gt;&lt;keywords&gt;&lt;keyword&gt;Electrophoresis, Polyacrylamide Gel/*methods&lt;/keyword&gt;&lt;keyword&gt;Ethidium/analysis&lt;/keyword&gt;&lt;keyword&gt;Fluorescent Dyes/analysis&lt;/keyword&gt;&lt;keyword&gt;Organic Chemicals/analysis&lt;/keyword&gt;&lt;keyword&gt;RNA/*analysis&lt;/keyword&gt;&lt;keyword&gt;Tolonium Chloride/analysis&lt;/keyword&gt;&lt;keyword&gt;Analytical polyacrylamide gel electrophoresis&lt;/keyword&gt;&lt;keyword&gt;Gel preparation&lt;/keyword&gt;&lt;keyword&gt;Polyacrylamide meshes&lt;/keyword&gt;&lt;keyword&gt;RNA analysis&lt;/keyword&gt;&lt;keyword&gt;RNA visualization&lt;/keyword&gt;&lt;/keywords&gt;&lt;dates&gt;&lt;year&gt;2013&lt;/year&gt;&lt;/dates&gt;&lt;isbn&gt;1557-7988 (Electronic)&amp;#xD;0076-6879 (Linking)&lt;/isbn&gt;&lt;accession-num&gt;24034328&lt;/accession-num&gt;&lt;urls&gt;&lt;related-urls&gt;&lt;url&gt;https://www.ncbi.nlm.nih.gov/pubmed/24034328&lt;/url&gt;&lt;/related-urls&gt;&lt;/urls&gt;&lt;electronic-resource-num&gt;10.1016/B978-0-12-420037-1.00016-6&lt;/electronic-resource-num&gt;&lt;/record&gt;&lt;/Cite&gt;&lt;/EndNote&gt;</w:instrText>
      </w:r>
      <w:r w:rsidR="00DA62CB">
        <w:rPr>
          <w:rFonts w:asciiTheme="minorHAnsi" w:hAnsiTheme="minorHAnsi" w:cstheme="minorHAnsi"/>
          <w:bCs/>
        </w:rPr>
        <w:fldChar w:fldCharType="separate"/>
      </w:r>
      <w:r w:rsidR="00CC5827" w:rsidRPr="00CC5827">
        <w:rPr>
          <w:rFonts w:asciiTheme="minorHAnsi" w:hAnsiTheme="minorHAnsi" w:cstheme="minorHAnsi"/>
          <w:bCs/>
          <w:noProof/>
          <w:vertAlign w:val="superscript"/>
        </w:rPr>
        <w:t>29</w:t>
      </w:r>
      <w:r w:rsidR="00DA62CB">
        <w:rPr>
          <w:rFonts w:asciiTheme="minorHAnsi" w:hAnsiTheme="minorHAnsi" w:cstheme="minorHAnsi"/>
          <w:bCs/>
        </w:rPr>
        <w:fldChar w:fldCharType="end"/>
      </w:r>
      <w:r w:rsidR="00393541">
        <w:rPr>
          <w:rFonts w:asciiTheme="minorHAnsi" w:hAnsiTheme="minorHAnsi" w:cstheme="minorHAnsi"/>
          <w:bCs/>
        </w:rPr>
        <w:t xml:space="preserve">. In </w:t>
      </w:r>
      <w:r w:rsidR="00B6764A">
        <w:rPr>
          <w:rFonts w:asciiTheme="minorHAnsi" w:hAnsiTheme="minorHAnsi" w:cstheme="minorHAnsi"/>
          <w:bCs/>
        </w:rPr>
        <w:t>general,</w:t>
      </w:r>
      <w:r w:rsidR="00393541">
        <w:rPr>
          <w:rFonts w:asciiTheme="minorHAnsi" w:hAnsiTheme="minorHAnsi" w:cstheme="minorHAnsi"/>
          <w:bCs/>
        </w:rPr>
        <w:t xml:space="preserve"> higher percentages of acrylamide are used for smaller oligonucleotide substrates while </w:t>
      </w:r>
      <w:r w:rsidR="00E04D5B">
        <w:rPr>
          <w:rFonts w:asciiTheme="minorHAnsi" w:hAnsiTheme="minorHAnsi" w:cstheme="minorHAnsi"/>
          <w:bCs/>
        </w:rPr>
        <w:t>lower</w:t>
      </w:r>
      <w:r w:rsidR="00F1303D">
        <w:rPr>
          <w:rFonts w:asciiTheme="minorHAnsi" w:hAnsiTheme="minorHAnsi" w:cstheme="minorHAnsi"/>
          <w:bCs/>
        </w:rPr>
        <w:t xml:space="preserve"> </w:t>
      </w:r>
      <w:r w:rsidR="00393541">
        <w:rPr>
          <w:rFonts w:asciiTheme="minorHAnsi" w:hAnsiTheme="minorHAnsi" w:cstheme="minorHAnsi"/>
          <w:bCs/>
        </w:rPr>
        <w:t xml:space="preserve">percentages of acrylamide </w:t>
      </w:r>
      <w:r w:rsidR="00645FA1">
        <w:rPr>
          <w:rFonts w:asciiTheme="minorHAnsi" w:hAnsiTheme="minorHAnsi" w:cstheme="minorHAnsi"/>
          <w:bCs/>
        </w:rPr>
        <w:t xml:space="preserve">(down to 8%) </w:t>
      </w:r>
      <w:r w:rsidR="00393541">
        <w:rPr>
          <w:rFonts w:asciiTheme="minorHAnsi" w:hAnsiTheme="minorHAnsi" w:cstheme="minorHAnsi"/>
          <w:bCs/>
        </w:rPr>
        <w:t xml:space="preserve">provide better resolution of larger oligonucleotide substrates. </w:t>
      </w:r>
    </w:p>
    <w:p w14:paraId="057509B5" w14:textId="776E05F9" w:rsidR="00B6764A" w:rsidRDefault="00B6764A" w:rsidP="000F120A">
      <w:pPr>
        <w:rPr>
          <w:rFonts w:asciiTheme="minorHAnsi" w:hAnsiTheme="minorHAnsi" w:cstheme="minorHAnsi"/>
          <w:bCs/>
        </w:rPr>
      </w:pPr>
    </w:p>
    <w:p w14:paraId="52E80E7A" w14:textId="023B7CF0" w:rsidR="00B6764A" w:rsidRDefault="00B6764A" w:rsidP="000F120A">
      <w:pPr>
        <w:rPr>
          <w:rFonts w:asciiTheme="minorHAnsi" w:hAnsiTheme="minorHAnsi" w:cstheme="minorHAnsi"/>
          <w:bCs/>
        </w:rPr>
      </w:pPr>
      <w:r>
        <w:rPr>
          <w:rFonts w:asciiTheme="minorHAnsi" w:hAnsiTheme="minorHAnsi" w:cstheme="minorHAnsi"/>
          <w:bCs/>
        </w:rPr>
        <w:t>The major limitation of this assay is that it is</w:t>
      </w:r>
      <w:r w:rsidR="00674046">
        <w:rPr>
          <w:rFonts w:asciiTheme="minorHAnsi" w:hAnsiTheme="minorHAnsi" w:cstheme="minorHAnsi"/>
          <w:bCs/>
        </w:rPr>
        <w:t xml:space="preserve"> </w:t>
      </w:r>
      <w:r>
        <w:rPr>
          <w:rFonts w:asciiTheme="minorHAnsi" w:hAnsiTheme="minorHAnsi" w:cstheme="minorHAnsi"/>
          <w:bCs/>
        </w:rPr>
        <w:t>low-throughput. Pouring and running denaturing gels</w:t>
      </w:r>
      <w:r w:rsidR="00674046">
        <w:rPr>
          <w:rFonts w:asciiTheme="minorHAnsi" w:hAnsiTheme="minorHAnsi" w:cstheme="minorHAnsi"/>
          <w:bCs/>
        </w:rPr>
        <w:t xml:space="preserve"> takes a significant amount of time, limiting the number of gels and sample</w:t>
      </w:r>
      <w:r w:rsidR="0047293F">
        <w:rPr>
          <w:rFonts w:asciiTheme="minorHAnsi" w:hAnsiTheme="minorHAnsi" w:cstheme="minorHAnsi"/>
          <w:bCs/>
        </w:rPr>
        <w:t>s</w:t>
      </w:r>
      <w:r w:rsidR="00674046">
        <w:rPr>
          <w:rFonts w:asciiTheme="minorHAnsi" w:hAnsiTheme="minorHAnsi" w:cstheme="minorHAnsi"/>
          <w:bCs/>
        </w:rPr>
        <w:t xml:space="preserve"> that can be analyzed in a day. A future application </w:t>
      </w:r>
      <w:r w:rsidR="0047293F">
        <w:rPr>
          <w:rFonts w:asciiTheme="minorHAnsi" w:hAnsiTheme="minorHAnsi" w:cstheme="minorHAnsi"/>
          <w:bCs/>
        </w:rPr>
        <w:t>to</w:t>
      </w:r>
      <w:r w:rsidR="00674046">
        <w:rPr>
          <w:rFonts w:asciiTheme="minorHAnsi" w:hAnsiTheme="minorHAnsi" w:cstheme="minorHAnsi"/>
          <w:bCs/>
        </w:rPr>
        <w:t xml:space="preserve"> overcome this limitation could be the development of </w:t>
      </w:r>
      <w:r w:rsidR="0047293F">
        <w:rPr>
          <w:rFonts w:asciiTheme="minorHAnsi" w:hAnsiTheme="minorHAnsi" w:cstheme="minorHAnsi"/>
          <w:bCs/>
        </w:rPr>
        <w:t>microfluidic chip</w:t>
      </w:r>
      <w:r w:rsidR="00B11178">
        <w:rPr>
          <w:rFonts w:asciiTheme="minorHAnsi" w:hAnsiTheme="minorHAnsi" w:cstheme="minorHAnsi"/>
          <w:bCs/>
        </w:rPr>
        <w:t>s</w:t>
      </w:r>
      <w:r w:rsidR="0047293F">
        <w:rPr>
          <w:rFonts w:asciiTheme="minorHAnsi" w:hAnsiTheme="minorHAnsi" w:cstheme="minorHAnsi"/>
          <w:bCs/>
        </w:rPr>
        <w:t xml:space="preserve"> </w:t>
      </w:r>
      <w:r w:rsidR="005D3CA9">
        <w:rPr>
          <w:rFonts w:asciiTheme="minorHAnsi" w:hAnsiTheme="minorHAnsi" w:cstheme="minorHAnsi"/>
          <w:bCs/>
        </w:rPr>
        <w:t>able to</w:t>
      </w:r>
      <w:r w:rsidR="00B11178">
        <w:rPr>
          <w:rFonts w:asciiTheme="minorHAnsi" w:hAnsiTheme="minorHAnsi" w:cstheme="minorHAnsi"/>
          <w:bCs/>
        </w:rPr>
        <w:t xml:space="preserve"> </w:t>
      </w:r>
      <w:r w:rsidR="0047293F">
        <w:rPr>
          <w:rFonts w:asciiTheme="minorHAnsi" w:hAnsiTheme="minorHAnsi" w:cstheme="minorHAnsi"/>
          <w:bCs/>
        </w:rPr>
        <w:t xml:space="preserve">resolve phosphorylated </w:t>
      </w:r>
      <w:r w:rsidR="00B11178">
        <w:rPr>
          <w:rFonts w:asciiTheme="minorHAnsi" w:hAnsiTheme="minorHAnsi" w:cstheme="minorHAnsi"/>
          <w:bCs/>
        </w:rPr>
        <w:t xml:space="preserve">oligonucleotide </w:t>
      </w:r>
      <w:r w:rsidR="0047293F">
        <w:rPr>
          <w:rFonts w:asciiTheme="minorHAnsi" w:hAnsiTheme="minorHAnsi" w:cstheme="minorHAnsi"/>
          <w:bCs/>
        </w:rPr>
        <w:t xml:space="preserve">products. </w:t>
      </w:r>
      <w:r w:rsidR="00B11178">
        <w:rPr>
          <w:rFonts w:asciiTheme="minorHAnsi" w:hAnsiTheme="minorHAnsi" w:cstheme="minorHAnsi"/>
          <w:bCs/>
        </w:rPr>
        <w:t>Microfluidic-based gel electrophoresis has many advantages over traditional gel electrophoresis</w:t>
      </w:r>
      <w:r w:rsidR="00EC4AA0">
        <w:rPr>
          <w:rFonts w:asciiTheme="minorHAnsi" w:hAnsiTheme="minorHAnsi" w:cstheme="minorHAnsi"/>
          <w:bCs/>
        </w:rPr>
        <w:t>,</w:t>
      </w:r>
      <w:r w:rsidR="00B11178">
        <w:rPr>
          <w:rFonts w:asciiTheme="minorHAnsi" w:hAnsiTheme="minorHAnsi" w:cstheme="minorHAnsi"/>
          <w:bCs/>
        </w:rPr>
        <w:t xml:space="preserve"> such as smaller sample size, automation, and speed</w:t>
      </w:r>
      <w:r w:rsidR="00EC4AA0">
        <w:rPr>
          <w:rFonts w:asciiTheme="minorHAnsi" w:hAnsiTheme="minorHAnsi" w:cstheme="minorHAnsi"/>
          <w:bCs/>
        </w:rPr>
        <w:t>.</w:t>
      </w:r>
      <w:r w:rsidR="00B11178">
        <w:rPr>
          <w:rFonts w:asciiTheme="minorHAnsi" w:hAnsiTheme="minorHAnsi" w:cstheme="minorHAnsi"/>
          <w:bCs/>
        </w:rPr>
        <w:t xml:space="preserve"> </w:t>
      </w:r>
      <w:r w:rsidR="00EC4AA0">
        <w:rPr>
          <w:rFonts w:asciiTheme="minorHAnsi" w:hAnsiTheme="minorHAnsi" w:cstheme="minorHAnsi"/>
          <w:bCs/>
        </w:rPr>
        <w:t>H</w:t>
      </w:r>
      <w:r w:rsidR="00B11178">
        <w:rPr>
          <w:rFonts w:asciiTheme="minorHAnsi" w:hAnsiTheme="minorHAnsi" w:cstheme="minorHAnsi"/>
          <w:bCs/>
        </w:rPr>
        <w:t>owever</w:t>
      </w:r>
      <w:r w:rsidR="00EC4AA0">
        <w:rPr>
          <w:rFonts w:asciiTheme="minorHAnsi" w:hAnsiTheme="minorHAnsi" w:cstheme="minorHAnsi"/>
          <w:bCs/>
        </w:rPr>
        <w:t>,</w:t>
      </w:r>
      <w:r w:rsidR="00B11178">
        <w:rPr>
          <w:rFonts w:asciiTheme="minorHAnsi" w:hAnsiTheme="minorHAnsi" w:cstheme="minorHAnsi"/>
          <w:bCs/>
        </w:rPr>
        <w:t xml:space="preserve"> current microfluidic chips </w:t>
      </w:r>
      <w:r w:rsidR="00EC4AA0">
        <w:rPr>
          <w:rFonts w:asciiTheme="minorHAnsi" w:hAnsiTheme="minorHAnsi" w:cstheme="minorHAnsi"/>
          <w:bCs/>
        </w:rPr>
        <w:t xml:space="preserve">do </w:t>
      </w:r>
      <w:r w:rsidR="00B11178">
        <w:rPr>
          <w:rFonts w:asciiTheme="minorHAnsi" w:hAnsiTheme="minorHAnsi" w:cstheme="minorHAnsi"/>
          <w:bCs/>
        </w:rPr>
        <w:t xml:space="preserve">not have single nucleotide resolution. </w:t>
      </w:r>
      <w:r w:rsidR="0036219A">
        <w:rPr>
          <w:rFonts w:asciiTheme="minorHAnsi" w:hAnsiTheme="minorHAnsi" w:cstheme="minorHAnsi"/>
          <w:bCs/>
        </w:rPr>
        <w:t xml:space="preserve">In conclusion, </w:t>
      </w:r>
      <w:r w:rsidR="00B61DDF">
        <w:rPr>
          <w:rFonts w:asciiTheme="minorHAnsi" w:hAnsiTheme="minorHAnsi" w:cstheme="minorHAnsi"/>
          <w:bCs/>
        </w:rPr>
        <w:t xml:space="preserve">the use of denaturing gel electrophoresis to </w:t>
      </w:r>
      <w:r w:rsidR="006359E2">
        <w:rPr>
          <w:rFonts w:asciiTheme="minorHAnsi" w:hAnsiTheme="minorHAnsi" w:cstheme="minorHAnsi"/>
          <w:bCs/>
        </w:rPr>
        <w:t>detect</w:t>
      </w:r>
      <w:r w:rsidR="00B61DDF">
        <w:rPr>
          <w:rFonts w:asciiTheme="minorHAnsi" w:hAnsiTheme="minorHAnsi" w:cstheme="minorHAnsi"/>
          <w:bCs/>
        </w:rPr>
        <w:t xml:space="preserve"> </w:t>
      </w:r>
      <w:r w:rsidR="006359E2">
        <w:rPr>
          <w:rFonts w:asciiTheme="minorHAnsi" w:hAnsiTheme="minorHAnsi" w:cstheme="minorHAnsi"/>
          <w:bCs/>
        </w:rPr>
        <w:t>altered</w:t>
      </w:r>
      <w:r w:rsidR="00B61DDF">
        <w:rPr>
          <w:rFonts w:asciiTheme="minorHAnsi" w:hAnsiTheme="minorHAnsi" w:cstheme="minorHAnsi"/>
          <w:bCs/>
        </w:rPr>
        <w:t xml:space="preserve"> migration of </w:t>
      </w:r>
      <w:r w:rsidR="00511F94">
        <w:rPr>
          <w:rFonts w:asciiTheme="minorHAnsi" w:hAnsiTheme="minorHAnsi" w:cstheme="minorHAnsi"/>
          <w:bCs/>
        </w:rPr>
        <w:t>nonradioactive</w:t>
      </w:r>
      <w:r w:rsidR="00B61DDF">
        <w:rPr>
          <w:rFonts w:asciiTheme="minorHAnsi" w:hAnsiTheme="minorHAnsi" w:cstheme="minorHAnsi"/>
          <w:bCs/>
        </w:rPr>
        <w:t xml:space="preserve"> </w:t>
      </w:r>
      <w:r w:rsidR="006359E2">
        <w:rPr>
          <w:rFonts w:asciiTheme="minorHAnsi" w:hAnsiTheme="minorHAnsi" w:cstheme="minorHAnsi"/>
          <w:bCs/>
        </w:rPr>
        <w:t>oligonucleotides</w:t>
      </w:r>
      <w:r w:rsidR="00B61DDF">
        <w:rPr>
          <w:rFonts w:asciiTheme="minorHAnsi" w:hAnsiTheme="minorHAnsi" w:cstheme="minorHAnsi"/>
          <w:bCs/>
        </w:rPr>
        <w:t xml:space="preserve"> provides a useful technique to monitor the catalytic requirements and substrate preference of polynucleotide kinase enzymes.</w:t>
      </w:r>
    </w:p>
    <w:p w14:paraId="78728D18" w14:textId="706614AE" w:rsidR="00014314" w:rsidRPr="001B1519" w:rsidRDefault="00014314" w:rsidP="000F120A">
      <w:pPr>
        <w:rPr>
          <w:rFonts w:asciiTheme="minorHAnsi" w:hAnsiTheme="minorHAnsi" w:cstheme="minorHAnsi"/>
          <w:color w:val="auto"/>
        </w:rPr>
      </w:pPr>
    </w:p>
    <w:p w14:paraId="1734505F" w14:textId="03B32DB1" w:rsidR="00AA03DF" w:rsidRPr="001B1519" w:rsidRDefault="00AA03DF" w:rsidP="000F120A">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D96E92E" w14:textId="68F5B22B" w:rsidR="00AA03DF" w:rsidRPr="00312135" w:rsidRDefault="002A102A" w:rsidP="000F120A">
      <w:pPr>
        <w:rPr>
          <w:rFonts w:cstheme="minorHAnsi"/>
        </w:rPr>
      </w:pPr>
      <w:r w:rsidRPr="00312135">
        <w:rPr>
          <w:rFonts w:cstheme="minorHAnsi"/>
        </w:rPr>
        <w:t xml:space="preserve">We thank Dr. Andrew </w:t>
      </w:r>
      <w:proofErr w:type="spellStart"/>
      <w:r w:rsidRPr="00312135">
        <w:rPr>
          <w:rFonts w:cstheme="minorHAnsi"/>
        </w:rPr>
        <w:t>Sikkema</w:t>
      </w:r>
      <w:proofErr w:type="spellEnd"/>
      <w:r w:rsidRPr="00312135">
        <w:rPr>
          <w:rFonts w:cstheme="minorHAnsi"/>
        </w:rPr>
        <w:t xml:space="preserve"> and Andrea Kaminski for their critical reading of this manuscript. This work was supported by the US National Institute of Health Intramural Research Program; US National Institute of Environmental Health Sciences (NIEHS; ZIA ES103247 to R.E.S) and the Canadian Institutes of Health Research (CIHR; 146626 to M.C.P).</w:t>
      </w:r>
    </w:p>
    <w:p w14:paraId="6DCC9BB5" w14:textId="77777777" w:rsidR="002A102A" w:rsidRPr="001B1519" w:rsidRDefault="002A102A" w:rsidP="000F120A">
      <w:pPr>
        <w:rPr>
          <w:rFonts w:asciiTheme="minorHAnsi" w:hAnsiTheme="minorHAnsi" w:cstheme="minorHAnsi"/>
          <w:b/>
          <w:bCs/>
        </w:rPr>
      </w:pPr>
    </w:p>
    <w:p w14:paraId="5D52ED8B" w14:textId="7FD5D07A" w:rsidR="00E21C0B" w:rsidRPr="001B1519" w:rsidRDefault="00AA03DF" w:rsidP="000F120A">
      <w:pPr>
        <w:pStyle w:val="NormalWeb"/>
        <w:spacing w:before="0" w:beforeAutospacing="0" w:after="0" w:afterAutospacing="0"/>
        <w:rPr>
          <w:rFonts w:asciiTheme="minorHAnsi" w:hAnsiTheme="minorHAnsi" w:cstheme="minorHAnsi"/>
          <w:color w:val="808080" w:themeColor="background1" w:themeShade="80"/>
        </w:rPr>
      </w:pPr>
      <w:r w:rsidRPr="001B1519">
        <w:rPr>
          <w:rFonts w:asciiTheme="minorHAnsi" w:hAnsiTheme="minorHAnsi" w:cstheme="minorHAnsi"/>
          <w:b/>
        </w:rPr>
        <w:t>DISCLOSURES</w:t>
      </w:r>
      <w:r w:rsidRPr="001B1519">
        <w:rPr>
          <w:rFonts w:asciiTheme="minorHAnsi" w:hAnsiTheme="minorHAnsi" w:cstheme="minorHAnsi"/>
          <w:b/>
          <w:bCs/>
        </w:rPr>
        <w:t xml:space="preserve">: </w:t>
      </w:r>
      <w:r w:rsidR="00E21C0B" w:rsidRPr="00E21C0B">
        <w:rPr>
          <w:rFonts w:asciiTheme="minorHAnsi" w:hAnsiTheme="minorHAnsi" w:cstheme="minorHAnsi"/>
          <w:bCs/>
        </w:rPr>
        <w:t>The authors have nothing to disclose.</w:t>
      </w:r>
    </w:p>
    <w:p w14:paraId="4E0C3135" w14:textId="3412616F" w:rsidR="007A4DD6" w:rsidRPr="001B1519" w:rsidRDefault="007A4DD6" w:rsidP="000F120A">
      <w:pPr>
        <w:rPr>
          <w:rFonts w:asciiTheme="minorHAnsi" w:hAnsiTheme="minorHAnsi" w:cstheme="minorHAnsi"/>
          <w:color w:val="808080" w:themeColor="background1" w:themeShade="80"/>
        </w:rPr>
      </w:pPr>
    </w:p>
    <w:p w14:paraId="7236EA45" w14:textId="39CA215A" w:rsidR="002234F1" w:rsidRDefault="009726EE" w:rsidP="000F120A">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0C747F5B" w14:textId="3F34B5FD" w:rsidR="00CC5827" w:rsidRPr="00CC5827" w:rsidRDefault="002234F1" w:rsidP="007F30DF">
      <w:pPr>
        <w:pStyle w:val="EndNoteBibliography"/>
        <w:numPr>
          <w:ilvl w:val="0"/>
          <w:numId w:val="29"/>
        </w:numPr>
        <w:ind w:left="0" w:firstLine="0"/>
        <w:rPr>
          <w:noProof/>
        </w:rPr>
      </w:pPr>
      <w:r>
        <w:rPr>
          <w:rFonts w:asciiTheme="minorHAnsi" w:hAnsiTheme="minorHAnsi" w:cstheme="minorHAnsi"/>
          <w:b/>
          <w:color w:val="000000" w:themeColor="text1"/>
        </w:rPr>
        <w:fldChar w:fldCharType="begin"/>
      </w:r>
      <w:r>
        <w:rPr>
          <w:rFonts w:asciiTheme="minorHAnsi" w:hAnsiTheme="minorHAnsi" w:cstheme="minorHAnsi"/>
          <w:b/>
          <w:color w:val="000000" w:themeColor="text1"/>
        </w:rPr>
        <w:instrText xml:space="preserve"> ADDIN EN.REFLIST </w:instrText>
      </w:r>
      <w:r>
        <w:rPr>
          <w:rFonts w:asciiTheme="minorHAnsi" w:hAnsiTheme="minorHAnsi" w:cstheme="minorHAnsi"/>
          <w:b/>
          <w:color w:val="000000" w:themeColor="text1"/>
        </w:rPr>
        <w:fldChar w:fldCharType="separate"/>
      </w:r>
      <w:r w:rsidR="00CC5827" w:rsidRPr="00CC5827">
        <w:rPr>
          <w:noProof/>
        </w:rPr>
        <w:t>Pillon, M. C.</w:t>
      </w:r>
      <w:r w:rsidR="00E91EA6">
        <w:rPr>
          <w:noProof/>
        </w:rPr>
        <w:t xml:space="preserve">, </w:t>
      </w:r>
      <w:r w:rsidR="00CC5827" w:rsidRPr="00CC5827">
        <w:rPr>
          <w:noProof/>
        </w:rPr>
        <w:t xml:space="preserve">Stanley, R. E. Nuclease integrated kinase super assemblies (NiKs) and their role in RNA processing. </w:t>
      </w:r>
      <w:r w:rsidR="00CC5827" w:rsidRPr="00CC5827">
        <w:rPr>
          <w:i/>
          <w:noProof/>
        </w:rPr>
        <w:t>Curr</w:t>
      </w:r>
      <w:r w:rsidR="00E91EA6">
        <w:rPr>
          <w:i/>
          <w:noProof/>
        </w:rPr>
        <w:t>ent</w:t>
      </w:r>
      <w:r w:rsidR="00CC5827" w:rsidRPr="00CC5827">
        <w:rPr>
          <w:i/>
          <w:noProof/>
        </w:rPr>
        <w:t xml:space="preserve"> Genet</w:t>
      </w:r>
      <w:r w:rsidR="00E91EA6">
        <w:rPr>
          <w:i/>
          <w:noProof/>
        </w:rPr>
        <w:t>ics</w:t>
      </w:r>
      <w:r w:rsidR="00CC5827" w:rsidRPr="00CC5827">
        <w:rPr>
          <w:i/>
          <w:noProof/>
        </w:rPr>
        <w:t>.</w:t>
      </w:r>
      <w:r w:rsidR="00CC5827" w:rsidRPr="00CC5827">
        <w:rPr>
          <w:noProof/>
        </w:rPr>
        <w:t xml:space="preserve"> </w:t>
      </w:r>
      <w:r w:rsidR="00E91EA6" w:rsidRPr="00E91EA6">
        <w:rPr>
          <w:b/>
          <w:bCs/>
          <w:noProof/>
        </w:rPr>
        <w:t>64</w:t>
      </w:r>
      <w:r w:rsidR="00E91EA6">
        <w:rPr>
          <w:noProof/>
        </w:rPr>
        <w:t xml:space="preserve"> (1), 183-190 </w:t>
      </w:r>
      <w:r w:rsidR="00CC5827" w:rsidRPr="00CC5827">
        <w:rPr>
          <w:noProof/>
        </w:rPr>
        <w:t>(201</w:t>
      </w:r>
      <w:r w:rsidR="00E91EA6">
        <w:rPr>
          <w:noProof/>
        </w:rPr>
        <w:t>8</w:t>
      </w:r>
      <w:r w:rsidR="00CC5827" w:rsidRPr="00CC5827">
        <w:rPr>
          <w:noProof/>
        </w:rPr>
        <w:t>).</w:t>
      </w:r>
    </w:p>
    <w:p w14:paraId="7C4CCAD5" w14:textId="64368A98" w:rsidR="00CC5827" w:rsidRPr="00CC5827" w:rsidRDefault="00CC5827" w:rsidP="007F30DF">
      <w:pPr>
        <w:pStyle w:val="EndNoteBibliography"/>
        <w:numPr>
          <w:ilvl w:val="0"/>
          <w:numId w:val="29"/>
        </w:numPr>
        <w:ind w:left="0" w:firstLine="0"/>
        <w:rPr>
          <w:noProof/>
        </w:rPr>
      </w:pPr>
      <w:r w:rsidRPr="00CC5827">
        <w:rPr>
          <w:noProof/>
        </w:rPr>
        <w:t>Pillon, M. C., Sobhany, M., Borgnia, M. J., Williams, J. G.</w:t>
      </w:r>
      <w:r w:rsidR="00E91EA6">
        <w:rPr>
          <w:noProof/>
        </w:rPr>
        <w:t xml:space="preserve">, </w:t>
      </w:r>
      <w:r w:rsidRPr="00CC5827">
        <w:rPr>
          <w:noProof/>
        </w:rPr>
        <w:t xml:space="preserve">Stanley, R. E. Grc3 programs the essential endoribonuclease Las1 for specific RNA cleavage. </w:t>
      </w:r>
      <w:r w:rsidRPr="00CC5827">
        <w:rPr>
          <w:i/>
          <w:noProof/>
        </w:rPr>
        <w:t>Proc</w:t>
      </w:r>
      <w:r w:rsidR="00E91EA6">
        <w:rPr>
          <w:i/>
          <w:noProof/>
        </w:rPr>
        <w:t>eedings of</w:t>
      </w:r>
      <w:r w:rsidRPr="00CC5827">
        <w:rPr>
          <w:i/>
          <w:noProof/>
        </w:rPr>
        <w:t xml:space="preserve"> </w:t>
      </w:r>
      <w:r w:rsidR="00E91EA6">
        <w:rPr>
          <w:i/>
          <w:noProof/>
        </w:rPr>
        <w:t xml:space="preserve">the </w:t>
      </w:r>
      <w:r w:rsidRPr="00CC5827">
        <w:rPr>
          <w:i/>
          <w:noProof/>
        </w:rPr>
        <w:t>Nat</w:t>
      </w:r>
      <w:r w:rsidR="00E91EA6">
        <w:rPr>
          <w:i/>
          <w:noProof/>
        </w:rPr>
        <w:t>iona</w:t>
      </w:r>
      <w:r w:rsidRPr="00CC5827">
        <w:rPr>
          <w:i/>
          <w:noProof/>
        </w:rPr>
        <w:t>l Acad</w:t>
      </w:r>
      <w:r w:rsidR="00E91EA6">
        <w:rPr>
          <w:i/>
          <w:noProof/>
        </w:rPr>
        <w:t>emy of</w:t>
      </w:r>
      <w:r w:rsidRPr="00CC5827">
        <w:rPr>
          <w:i/>
          <w:noProof/>
        </w:rPr>
        <w:t xml:space="preserve"> Sci</w:t>
      </w:r>
      <w:r w:rsidR="00E91EA6">
        <w:rPr>
          <w:i/>
          <w:noProof/>
        </w:rPr>
        <w:t>ences</w:t>
      </w:r>
      <w:r w:rsidRPr="00CC5827">
        <w:rPr>
          <w:i/>
          <w:noProof/>
        </w:rPr>
        <w:t xml:space="preserve"> U</w:t>
      </w:r>
      <w:r w:rsidR="00E91EA6">
        <w:rPr>
          <w:i/>
          <w:noProof/>
        </w:rPr>
        <w:t>.</w:t>
      </w:r>
      <w:r w:rsidRPr="00CC5827">
        <w:rPr>
          <w:i/>
          <w:noProof/>
        </w:rPr>
        <w:t xml:space="preserve"> S</w:t>
      </w:r>
      <w:r w:rsidR="00E91EA6">
        <w:rPr>
          <w:i/>
          <w:noProof/>
        </w:rPr>
        <w:t>.</w:t>
      </w:r>
      <w:r w:rsidRPr="00CC5827">
        <w:rPr>
          <w:i/>
          <w:noProof/>
        </w:rPr>
        <w:t xml:space="preserve"> A.</w:t>
      </w:r>
      <w:r w:rsidRPr="00CC5827">
        <w:rPr>
          <w:noProof/>
        </w:rPr>
        <w:t xml:space="preserve"> </w:t>
      </w:r>
      <w:r w:rsidRPr="00CC5827">
        <w:rPr>
          <w:b/>
          <w:noProof/>
        </w:rPr>
        <w:t>114</w:t>
      </w:r>
      <w:r w:rsidRPr="00CC5827">
        <w:rPr>
          <w:noProof/>
        </w:rPr>
        <w:t xml:space="preserve"> (28), E5530-E5538 (2017).</w:t>
      </w:r>
    </w:p>
    <w:p w14:paraId="19DA2F77" w14:textId="1B6FD857" w:rsidR="00CC5827" w:rsidRPr="00CC5827" w:rsidRDefault="00CC5827" w:rsidP="007F30DF">
      <w:pPr>
        <w:pStyle w:val="EndNoteBibliography"/>
        <w:numPr>
          <w:ilvl w:val="0"/>
          <w:numId w:val="29"/>
        </w:numPr>
        <w:ind w:left="0" w:firstLine="0"/>
        <w:rPr>
          <w:noProof/>
        </w:rPr>
      </w:pPr>
      <w:r w:rsidRPr="00CC5827">
        <w:rPr>
          <w:noProof/>
        </w:rPr>
        <w:t>Gasse, L., Flemming, D.</w:t>
      </w:r>
      <w:r w:rsidR="00E91EA6">
        <w:rPr>
          <w:noProof/>
        </w:rPr>
        <w:t xml:space="preserve">, </w:t>
      </w:r>
      <w:r w:rsidRPr="00CC5827">
        <w:rPr>
          <w:noProof/>
        </w:rPr>
        <w:t xml:space="preserve">Hurt, E. Coordinated Ribosomal ITS2 RNA Processing by the Las1 Complex Integrating Endonuclease, Polynucleotide Kinase, and Exonuclease Activities. </w:t>
      </w:r>
      <w:r w:rsidRPr="00CC5827">
        <w:rPr>
          <w:i/>
          <w:noProof/>
        </w:rPr>
        <w:t>Mol</w:t>
      </w:r>
      <w:r w:rsidR="00E91EA6">
        <w:rPr>
          <w:i/>
          <w:noProof/>
        </w:rPr>
        <w:t>ecular</w:t>
      </w:r>
      <w:r w:rsidRPr="00CC5827">
        <w:rPr>
          <w:i/>
          <w:noProof/>
        </w:rPr>
        <w:t xml:space="preserve"> Cell.</w:t>
      </w:r>
      <w:r w:rsidRPr="00CC5827">
        <w:rPr>
          <w:noProof/>
        </w:rPr>
        <w:t xml:space="preserve"> </w:t>
      </w:r>
      <w:r w:rsidRPr="00CC5827">
        <w:rPr>
          <w:b/>
          <w:noProof/>
        </w:rPr>
        <w:t>60</w:t>
      </w:r>
      <w:r w:rsidRPr="00CC5827">
        <w:rPr>
          <w:noProof/>
        </w:rPr>
        <w:t xml:space="preserve"> (5), 808-815 (2015).</w:t>
      </w:r>
    </w:p>
    <w:p w14:paraId="7142EB79" w14:textId="2CCB4365" w:rsidR="00CC5827" w:rsidRPr="00CC5827" w:rsidRDefault="00CC5827" w:rsidP="007F30DF">
      <w:pPr>
        <w:pStyle w:val="EndNoteBibliography"/>
        <w:numPr>
          <w:ilvl w:val="0"/>
          <w:numId w:val="29"/>
        </w:numPr>
        <w:ind w:left="0" w:firstLine="0"/>
        <w:rPr>
          <w:noProof/>
        </w:rPr>
      </w:pPr>
      <w:r w:rsidRPr="00CC5827">
        <w:rPr>
          <w:noProof/>
        </w:rPr>
        <w:t>Dikfidan, A.</w:t>
      </w:r>
      <w:r w:rsidRPr="00E91EA6">
        <w:rPr>
          <w:iCs/>
          <w:noProof/>
        </w:rPr>
        <w:t xml:space="preserve"> et al. </w:t>
      </w:r>
      <w:r w:rsidRPr="00CC5827">
        <w:rPr>
          <w:noProof/>
        </w:rPr>
        <w:t xml:space="preserve">RNA specificity and regulation of catalysis in the eukaryotic polynucleotide kinase Clp1. </w:t>
      </w:r>
      <w:r w:rsidRPr="00CC5827">
        <w:rPr>
          <w:i/>
          <w:noProof/>
        </w:rPr>
        <w:t>Mol</w:t>
      </w:r>
      <w:r w:rsidR="00E91EA6">
        <w:rPr>
          <w:i/>
          <w:noProof/>
        </w:rPr>
        <w:t>ecular</w:t>
      </w:r>
      <w:r w:rsidRPr="00CC5827">
        <w:rPr>
          <w:i/>
          <w:noProof/>
        </w:rPr>
        <w:t xml:space="preserve"> Cell.</w:t>
      </w:r>
      <w:r w:rsidRPr="00CC5827">
        <w:rPr>
          <w:noProof/>
        </w:rPr>
        <w:t xml:space="preserve"> </w:t>
      </w:r>
      <w:r w:rsidRPr="00CC5827">
        <w:rPr>
          <w:b/>
          <w:noProof/>
        </w:rPr>
        <w:t>54</w:t>
      </w:r>
      <w:r w:rsidRPr="00CC5827">
        <w:rPr>
          <w:noProof/>
        </w:rPr>
        <w:t xml:space="preserve"> (6), 975-986 (2014).</w:t>
      </w:r>
    </w:p>
    <w:p w14:paraId="43AF6A1E" w14:textId="0CE53F9A" w:rsidR="00CC5827" w:rsidRPr="00CC5827" w:rsidRDefault="00CC5827" w:rsidP="007F30DF">
      <w:pPr>
        <w:pStyle w:val="EndNoteBibliography"/>
        <w:numPr>
          <w:ilvl w:val="0"/>
          <w:numId w:val="29"/>
        </w:numPr>
        <w:ind w:left="0" w:firstLine="0"/>
        <w:rPr>
          <w:noProof/>
        </w:rPr>
      </w:pPr>
      <w:r w:rsidRPr="00CC5827">
        <w:rPr>
          <w:noProof/>
        </w:rPr>
        <w:lastRenderedPageBreak/>
        <w:t>Bernstein, N. K.</w:t>
      </w:r>
      <w:r w:rsidRPr="00CC5827">
        <w:rPr>
          <w:i/>
          <w:noProof/>
        </w:rPr>
        <w:t xml:space="preserve"> </w:t>
      </w:r>
      <w:r w:rsidRPr="00E91EA6">
        <w:rPr>
          <w:iCs/>
          <w:noProof/>
        </w:rPr>
        <w:t>et al. T</w:t>
      </w:r>
      <w:r w:rsidRPr="00CC5827">
        <w:rPr>
          <w:noProof/>
        </w:rPr>
        <w:t xml:space="preserve">he molecular architecture of the mammalian DNA repair enzyme, polynucleotide kinase. </w:t>
      </w:r>
      <w:r w:rsidRPr="00CC5827">
        <w:rPr>
          <w:i/>
          <w:noProof/>
        </w:rPr>
        <w:t>Mol</w:t>
      </w:r>
      <w:r w:rsidR="00E91EA6">
        <w:rPr>
          <w:i/>
          <w:noProof/>
        </w:rPr>
        <w:t>ecular</w:t>
      </w:r>
      <w:r w:rsidRPr="00CC5827">
        <w:rPr>
          <w:i/>
          <w:noProof/>
        </w:rPr>
        <w:t xml:space="preserve"> Cell.</w:t>
      </w:r>
      <w:r w:rsidRPr="00CC5827">
        <w:rPr>
          <w:noProof/>
        </w:rPr>
        <w:t xml:space="preserve"> </w:t>
      </w:r>
      <w:r w:rsidRPr="00CC5827">
        <w:rPr>
          <w:b/>
          <w:noProof/>
        </w:rPr>
        <w:t>17</w:t>
      </w:r>
      <w:r w:rsidRPr="00CC5827">
        <w:rPr>
          <w:noProof/>
        </w:rPr>
        <w:t xml:space="preserve"> (5), 657-670 (2005).</w:t>
      </w:r>
    </w:p>
    <w:p w14:paraId="0E8D132B" w14:textId="51C5BC7A" w:rsidR="00CC5827" w:rsidRPr="00CC5827" w:rsidRDefault="00CC5827" w:rsidP="007F30DF">
      <w:pPr>
        <w:pStyle w:val="EndNoteBibliography"/>
        <w:numPr>
          <w:ilvl w:val="0"/>
          <w:numId w:val="29"/>
        </w:numPr>
        <w:ind w:left="0" w:firstLine="0"/>
        <w:rPr>
          <w:noProof/>
        </w:rPr>
      </w:pPr>
      <w:r w:rsidRPr="00CC5827">
        <w:rPr>
          <w:noProof/>
        </w:rPr>
        <w:t xml:space="preserve">Rio, D. C. 5'-end labeling of RNA with [gamma-32P]ATP and T4 polynucleotide kinase. </w:t>
      </w:r>
      <w:r w:rsidRPr="00CC5827">
        <w:rPr>
          <w:i/>
          <w:noProof/>
        </w:rPr>
        <w:t>Cold Spring Harb</w:t>
      </w:r>
      <w:r w:rsidR="00E91EA6">
        <w:rPr>
          <w:i/>
          <w:noProof/>
        </w:rPr>
        <w:t>or</w:t>
      </w:r>
      <w:r w:rsidRPr="00CC5827">
        <w:rPr>
          <w:i/>
          <w:noProof/>
        </w:rPr>
        <w:t xml:space="preserve"> Protoc</w:t>
      </w:r>
      <w:r w:rsidR="00E91EA6">
        <w:rPr>
          <w:i/>
          <w:noProof/>
        </w:rPr>
        <w:t>ols</w:t>
      </w:r>
      <w:r w:rsidRPr="00CC5827">
        <w:rPr>
          <w:i/>
          <w:noProof/>
        </w:rPr>
        <w:t>.</w:t>
      </w:r>
      <w:r w:rsidRPr="00CC5827">
        <w:rPr>
          <w:noProof/>
        </w:rPr>
        <w:t xml:space="preserve"> </w:t>
      </w:r>
      <w:r w:rsidRPr="00CC5827">
        <w:rPr>
          <w:b/>
          <w:noProof/>
        </w:rPr>
        <w:t>2014</w:t>
      </w:r>
      <w:r w:rsidRPr="00CC5827">
        <w:rPr>
          <w:noProof/>
        </w:rPr>
        <w:t xml:space="preserve"> (4), 441-443 (2014).</w:t>
      </w:r>
    </w:p>
    <w:p w14:paraId="0AFFF93B" w14:textId="29DC83BE" w:rsidR="00CC5827" w:rsidRPr="00CC5827" w:rsidRDefault="00CC5827" w:rsidP="007F30DF">
      <w:pPr>
        <w:pStyle w:val="EndNoteBibliography"/>
        <w:numPr>
          <w:ilvl w:val="0"/>
          <w:numId w:val="29"/>
        </w:numPr>
        <w:ind w:left="0" w:firstLine="0"/>
        <w:rPr>
          <w:noProof/>
        </w:rPr>
      </w:pPr>
      <w:r w:rsidRPr="00CC5827">
        <w:rPr>
          <w:noProof/>
        </w:rPr>
        <w:t>Paredes, E., Evans, M.</w:t>
      </w:r>
      <w:r w:rsidR="00E91EA6">
        <w:rPr>
          <w:noProof/>
        </w:rPr>
        <w:t>,</w:t>
      </w:r>
      <w:r w:rsidRPr="00CC5827">
        <w:rPr>
          <w:noProof/>
        </w:rPr>
        <w:t xml:space="preserve"> Das, S. R. RNA labeling, conjugation and ligation. </w:t>
      </w:r>
      <w:r w:rsidRPr="00CC5827">
        <w:rPr>
          <w:i/>
          <w:noProof/>
        </w:rPr>
        <w:t>Methods.</w:t>
      </w:r>
      <w:r w:rsidRPr="00CC5827">
        <w:rPr>
          <w:noProof/>
        </w:rPr>
        <w:t xml:space="preserve"> </w:t>
      </w:r>
      <w:r w:rsidRPr="00CC5827">
        <w:rPr>
          <w:b/>
          <w:noProof/>
        </w:rPr>
        <w:t>54</w:t>
      </w:r>
      <w:r w:rsidRPr="00CC5827">
        <w:rPr>
          <w:noProof/>
        </w:rPr>
        <w:t xml:space="preserve"> (2), 251-259 (2011).</w:t>
      </w:r>
    </w:p>
    <w:p w14:paraId="07F84EB6" w14:textId="0BB6C753" w:rsidR="00CC5827" w:rsidRPr="00CC5827" w:rsidRDefault="00CC5827" w:rsidP="007F30DF">
      <w:pPr>
        <w:pStyle w:val="EndNoteBibliography"/>
        <w:numPr>
          <w:ilvl w:val="0"/>
          <w:numId w:val="29"/>
        </w:numPr>
        <w:ind w:left="0" w:firstLine="0"/>
        <w:rPr>
          <w:noProof/>
        </w:rPr>
      </w:pPr>
      <w:r w:rsidRPr="00CC5827">
        <w:rPr>
          <w:noProof/>
        </w:rPr>
        <w:t xml:space="preserve">Hilario, E. End labeling procedures: an overview. </w:t>
      </w:r>
      <w:r w:rsidRPr="00CC5827">
        <w:rPr>
          <w:i/>
          <w:noProof/>
        </w:rPr>
        <w:t>Mol</w:t>
      </w:r>
      <w:r w:rsidR="00E91EA6">
        <w:rPr>
          <w:i/>
          <w:noProof/>
        </w:rPr>
        <w:t>ecular</w:t>
      </w:r>
      <w:r w:rsidRPr="00CC5827">
        <w:rPr>
          <w:i/>
          <w:noProof/>
        </w:rPr>
        <w:t xml:space="preserve"> Biotechnol</w:t>
      </w:r>
      <w:r w:rsidR="00E91EA6">
        <w:rPr>
          <w:i/>
          <w:noProof/>
        </w:rPr>
        <w:t>ogy</w:t>
      </w:r>
      <w:r w:rsidRPr="00CC5827">
        <w:rPr>
          <w:i/>
          <w:noProof/>
        </w:rPr>
        <w:t>.</w:t>
      </w:r>
      <w:r w:rsidRPr="00CC5827">
        <w:rPr>
          <w:noProof/>
        </w:rPr>
        <w:t xml:space="preserve"> </w:t>
      </w:r>
      <w:r w:rsidRPr="00CC5827">
        <w:rPr>
          <w:b/>
          <w:noProof/>
        </w:rPr>
        <w:t>28</w:t>
      </w:r>
      <w:r w:rsidRPr="00CC5827">
        <w:rPr>
          <w:noProof/>
        </w:rPr>
        <w:t xml:space="preserve"> (1), 77-80 (2004).</w:t>
      </w:r>
    </w:p>
    <w:p w14:paraId="647FDE02" w14:textId="7E097093" w:rsidR="00CC5827" w:rsidRPr="00CC5827" w:rsidRDefault="00CC5827" w:rsidP="007F30DF">
      <w:pPr>
        <w:pStyle w:val="EndNoteBibliography"/>
        <w:numPr>
          <w:ilvl w:val="0"/>
          <w:numId w:val="29"/>
        </w:numPr>
        <w:ind w:left="0" w:firstLine="0"/>
        <w:rPr>
          <w:noProof/>
        </w:rPr>
      </w:pPr>
      <w:r w:rsidRPr="00CC5827">
        <w:rPr>
          <w:noProof/>
        </w:rPr>
        <w:t>Eastberg, J. H., Pelletier, J.</w:t>
      </w:r>
      <w:r w:rsidR="00E91EA6">
        <w:rPr>
          <w:noProof/>
        </w:rPr>
        <w:t xml:space="preserve">, </w:t>
      </w:r>
      <w:r w:rsidRPr="00CC5827">
        <w:rPr>
          <w:noProof/>
        </w:rPr>
        <w:t xml:space="preserve">Stoddard, B. L. Recognition of DNA substrates by T4 bacteriophage polynucleotide kinase. </w:t>
      </w:r>
      <w:r w:rsidRPr="00CC5827">
        <w:rPr>
          <w:i/>
          <w:noProof/>
        </w:rPr>
        <w:t>Nucleic Acids Res</w:t>
      </w:r>
      <w:r w:rsidR="00E91EA6">
        <w:rPr>
          <w:i/>
          <w:noProof/>
        </w:rPr>
        <w:t>earch</w:t>
      </w:r>
      <w:r w:rsidRPr="00CC5827">
        <w:rPr>
          <w:i/>
          <w:noProof/>
        </w:rPr>
        <w:t>.</w:t>
      </w:r>
      <w:r w:rsidRPr="00CC5827">
        <w:rPr>
          <w:noProof/>
        </w:rPr>
        <w:t xml:space="preserve"> </w:t>
      </w:r>
      <w:r w:rsidRPr="00CC5827">
        <w:rPr>
          <w:b/>
          <w:noProof/>
        </w:rPr>
        <w:t>32</w:t>
      </w:r>
      <w:r w:rsidRPr="00CC5827">
        <w:rPr>
          <w:noProof/>
        </w:rPr>
        <w:t xml:space="preserve"> (2), 653-660 (2004).</w:t>
      </w:r>
    </w:p>
    <w:p w14:paraId="5709039E" w14:textId="4B30A4CC" w:rsidR="00CC5827" w:rsidRPr="00CC5827" w:rsidRDefault="00CC5827" w:rsidP="007F30DF">
      <w:pPr>
        <w:pStyle w:val="EndNoteBibliography"/>
        <w:numPr>
          <w:ilvl w:val="0"/>
          <w:numId w:val="29"/>
        </w:numPr>
        <w:ind w:left="0" w:firstLine="0"/>
        <w:rPr>
          <w:noProof/>
        </w:rPr>
      </w:pPr>
      <w:r w:rsidRPr="00CC5827">
        <w:rPr>
          <w:noProof/>
        </w:rPr>
        <w:t>Lillehaug, J. R.</w:t>
      </w:r>
      <w:r w:rsidR="00E91EA6">
        <w:rPr>
          <w:noProof/>
        </w:rPr>
        <w:t xml:space="preserve">, </w:t>
      </w:r>
      <w:r w:rsidRPr="00CC5827">
        <w:rPr>
          <w:noProof/>
        </w:rPr>
        <w:t xml:space="preserve">Kleppe, K. Kinetics and specificity of T4 polynucleotide kinase. </w:t>
      </w:r>
      <w:r w:rsidRPr="00CC5827">
        <w:rPr>
          <w:i/>
          <w:noProof/>
        </w:rPr>
        <w:t>Biochemistry.</w:t>
      </w:r>
      <w:r w:rsidRPr="00CC5827">
        <w:rPr>
          <w:noProof/>
        </w:rPr>
        <w:t xml:space="preserve"> </w:t>
      </w:r>
      <w:r w:rsidRPr="00CC5827">
        <w:rPr>
          <w:b/>
          <w:noProof/>
        </w:rPr>
        <w:t>14</w:t>
      </w:r>
      <w:r w:rsidRPr="00CC5827">
        <w:rPr>
          <w:noProof/>
        </w:rPr>
        <w:t xml:space="preserve"> (6), 1221-1225 (1975).</w:t>
      </w:r>
    </w:p>
    <w:p w14:paraId="630C94DF" w14:textId="242F0771" w:rsidR="00CC5827" w:rsidRPr="00CC5827" w:rsidRDefault="00CC5827" w:rsidP="007F30DF">
      <w:pPr>
        <w:pStyle w:val="EndNoteBibliography"/>
        <w:numPr>
          <w:ilvl w:val="0"/>
          <w:numId w:val="29"/>
        </w:numPr>
        <w:ind w:left="0" w:firstLine="0"/>
        <w:rPr>
          <w:noProof/>
        </w:rPr>
      </w:pPr>
      <w:r w:rsidRPr="00CC5827">
        <w:rPr>
          <w:noProof/>
        </w:rPr>
        <w:t xml:space="preserve">Richardson, C. C. Phosphorylation of nucleic acid by an enzyme from T4 bacteriophage-infected Escherichia coli. </w:t>
      </w:r>
      <w:r w:rsidRPr="00CC5827">
        <w:rPr>
          <w:i/>
          <w:noProof/>
        </w:rPr>
        <w:t>Proc</w:t>
      </w:r>
      <w:r w:rsidR="00E91EA6">
        <w:rPr>
          <w:i/>
          <w:noProof/>
        </w:rPr>
        <w:t>eedings of the</w:t>
      </w:r>
      <w:r w:rsidRPr="00CC5827">
        <w:rPr>
          <w:i/>
          <w:noProof/>
        </w:rPr>
        <w:t xml:space="preserve"> Nat</w:t>
      </w:r>
      <w:r w:rsidR="00E91EA6">
        <w:rPr>
          <w:i/>
          <w:noProof/>
        </w:rPr>
        <w:t>iona</w:t>
      </w:r>
      <w:r w:rsidRPr="00CC5827">
        <w:rPr>
          <w:i/>
          <w:noProof/>
        </w:rPr>
        <w:t>l Acad</w:t>
      </w:r>
      <w:r w:rsidR="00E91EA6">
        <w:rPr>
          <w:i/>
          <w:noProof/>
        </w:rPr>
        <w:t>emy of</w:t>
      </w:r>
      <w:r w:rsidRPr="00CC5827">
        <w:rPr>
          <w:i/>
          <w:noProof/>
        </w:rPr>
        <w:t xml:space="preserve"> Sci</w:t>
      </w:r>
      <w:r w:rsidR="00E91EA6">
        <w:rPr>
          <w:i/>
          <w:noProof/>
        </w:rPr>
        <w:t>ences</w:t>
      </w:r>
      <w:r w:rsidRPr="00CC5827">
        <w:rPr>
          <w:i/>
          <w:noProof/>
        </w:rPr>
        <w:t xml:space="preserve"> U</w:t>
      </w:r>
      <w:r w:rsidR="00E91EA6">
        <w:rPr>
          <w:i/>
          <w:noProof/>
        </w:rPr>
        <w:t>.</w:t>
      </w:r>
      <w:r w:rsidRPr="00CC5827">
        <w:rPr>
          <w:i/>
          <w:noProof/>
        </w:rPr>
        <w:t xml:space="preserve"> S</w:t>
      </w:r>
      <w:r w:rsidR="00E91EA6">
        <w:rPr>
          <w:i/>
          <w:noProof/>
        </w:rPr>
        <w:t>.</w:t>
      </w:r>
      <w:r w:rsidRPr="00CC5827">
        <w:rPr>
          <w:i/>
          <w:noProof/>
        </w:rPr>
        <w:t xml:space="preserve"> A.</w:t>
      </w:r>
      <w:r w:rsidRPr="00CC5827">
        <w:rPr>
          <w:noProof/>
        </w:rPr>
        <w:t xml:space="preserve"> </w:t>
      </w:r>
      <w:r w:rsidRPr="00CC5827">
        <w:rPr>
          <w:b/>
          <w:noProof/>
        </w:rPr>
        <w:t>54</w:t>
      </w:r>
      <w:r w:rsidRPr="00CC5827">
        <w:rPr>
          <w:noProof/>
        </w:rPr>
        <w:t xml:space="preserve"> (1), 158-165 (1965).</w:t>
      </w:r>
    </w:p>
    <w:p w14:paraId="2D898A8A" w14:textId="3A8046BC" w:rsidR="00CC5827" w:rsidRPr="00CC5827" w:rsidRDefault="00CC5827" w:rsidP="007F30DF">
      <w:pPr>
        <w:pStyle w:val="EndNoteBibliography"/>
        <w:numPr>
          <w:ilvl w:val="0"/>
          <w:numId w:val="29"/>
        </w:numPr>
        <w:ind w:left="0" w:firstLine="0"/>
        <w:rPr>
          <w:noProof/>
        </w:rPr>
      </w:pPr>
      <w:r w:rsidRPr="00CC5827">
        <w:rPr>
          <w:noProof/>
        </w:rPr>
        <w:t>Galburt, E. A., Pelletier, J., Wilson, G.</w:t>
      </w:r>
      <w:r w:rsidR="00E91EA6">
        <w:rPr>
          <w:noProof/>
        </w:rPr>
        <w:t>,</w:t>
      </w:r>
      <w:r w:rsidRPr="00CC5827">
        <w:rPr>
          <w:noProof/>
        </w:rPr>
        <w:t xml:space="preserve"> Stoddard, B. L. Structure of a tRNA repair enzyme and molecular biology workhorse: T4 polynucleotide kinase. </w:t>
      </w:r>
      <w:r w:rsidRPr="00CC5827">
        <w:rPr>
          <w:i/>
          <w:noProof/>
        </w:rPr>
        <w:t>Structure.</w:t>
      </w:r>
      <w:r w:rsidRPr="00CC5827">
        <w:rPr>
          <w:noProof/>
        </w:rPr>
        <w:t xml:space="preserve"> </w:t>
      </w:r>
      <w:r w:rsidRPr="00CC5827">
        <w:rPr>
          <w:b/>
          <w:noProof/>
        </w:rPr>
        <w:t>10</w:t>
      </w:r>
      <w:r w:rsidRPr="00CC5827">
        <w:rPr>
          <w:noProof/>
        </w:rPr>
        <w:t xml:space="preserve"> (9), 1249-1260</w:t>
      </w:r>
      <w:r w:rsidR="000C61A2">
        <w:rPr>
          <w:noProof/>
        </w:rPr>
        <w:t xml:space="preserve"> (</w:t>
      </w:r>
      <w:r w:rsidRPr="00CC5827">
        <w:rPr>
          <w:noProof/>
        </w:rPr>
        <w:t>2002).</w:t>
      </w:r>
    </w:p>
    <w:p w14:paraId="6013E341" w14:textId="6626679F" w:rsidR="00CC5827" w:rsidRPr="00CC5827" w:rsidRDefault="00CC5827" w:rsidP="007F30DF">
      <w:pPr>
        <w:pStyle w:val="EndNoteBibliography"/>
        <w:numPr>
          <w:ilvl w:val="0"/>
          <w:numId w:val="29"/>
        </w:numPr>
        <w:ind w:left="0" w:firstLine="0"/>
        <w:rPr>
          <w:noProof/>
        </w:rPr>
      </w:pPr>
      <w:r w:rsidRPr="00CC5827">
        <w:rPr>
          <w:noProof/>
        </w:rPr>
        <w:t>Saito, M.</w:t>
      </w:r>
      <w:r w:rsidRPr="00CC5827">
        <w:rPr>
          <w:i/>
          <w:noProof/>
        </w:rPr>
        <w:t xml:space="preserve"> </w:t>
      </w:r>
      <w:r w:rsidRPr="00E91EA6">
        <w:rPr>
          <w:iCs/>
          <w:noProof/>
        </w:rPr>
        <w:t>et al.</w:t>
      </w:r>
      <w:r w:rsidRPr="00CC5827">
        <w:rPr>
          <w:noProof/>
        </w:rPr>
        <w:t xml:space="preserve"> Large-Scale Molecular Evolutionary Analysis Uncovers a Variety of Polynucleotide Kinase Clp1 Family Proteins in the Three Domains of Life. </w:t>
      </w:r>
      <w:r w:rsidRPr="00CC5827">
        <w:rPr>
          <w:i/>
          <w:noProof/>
        </w:rPr>
        <w:t>Genome Biol</w:t>
      </w:r>
      <w:r w:rsidR="00E91EA6">
        <w:rPr>
          <w:i/>
          <w:noProof/>
        </w:rPr>
        <w:t>ogy</w:t>
      </w:r>
      <w:r w:rsidRPr="00CC5827">
        <w:rPr>
          <w:i/>
          <w:noProof/>
        </w:rPr>
        <w:t xml:space="preserve"> Evol</w:t>
      </w:r>
      <w:r w:rsidR="00E91EA6">
        <w:rPr>
          <w:i/>
          <w:noProof/>
        </w:rPr>
        <w:t>ution</w:t>
      </w:r>
      <w:r w:rsidRPr="00CC5827">
        <w:rPr>
          <w:i/>
          <w:noProof/>
        </w:rPr>
        <w:t>.</w:t>
      </w:r>
      <w:r w:rsidRPr="00CC5827">
        <w:rPr>
          <w:noProof/>
        </w:rPr>
        <w:t xml:space="preserve"> </w:t>
      </w:r>
      <w:r w:rsidRPr="00CC5827">
        <w:rPr>
          <w:b/>
          <w:noProof/>
        </w:rPr>
        <w:t>11</w:t>
      </w:r>
      <w:r w:rsidRPr="00CC5827">
        <w:rPr>
          <w:noProof/>
        </w:rPr>
        <w:t xml:space="preserve"> (10), 2713-2726 (2019).</w:t>
      </w:r>
    </w:p>
    <w:p w14:paraId="4B49E346" w14:textId="6A6229FB" w:rsidR="00CC5827" w:rsidRPr="00CC5827" w:rsidRDefault="00CC5827" w:rsidP="007F30DF">
      <w:pPr>
        <w:pStyle w:val="EndNoteBibliography"/>
        <w:numPr>
          <w:ilvl w:val="0"/>
          <w:numId w:val="29"/>
        </w:numPr>
        <w:ind w:left="0" w:firstLine="0"/>
        <w:rPr>
          <w:noProof/>
        </w:rPr>
      </w:pPr>
      <w:r w:rsidRPr="00CC5827">
        <w:rPr>
          <w:noProof/>
        </w:rPr>
        <w:t>Jain, R.</w:t>
      </w:r>
      <w:r w:rsidR="00E91EA6">
        <w:rPr>
          <w:noProof/>
        </w:rPr>
        <w:t xml:space="preserve">, </w:t>
      </w:r>
      <w:r w:rsidRPr="00CC5827">
        <w:rPr>
          <w:noProof/>
        </w:rPr>
        <w:t xml:space="preserve">Shuman, S. Characterization of a thermostable archaeal polynucleotide kinase homologous to human Clp1. </w:t>
      </w:r>
      <w:r w:rsidRPr="00CC5827">
        <w:rPr>
          <w:i/>
          <w:noProof/>
        </w:rPr>
        <w:t>RNA.</w:t>
      </w:r>
      <w:r w:rsidRPr="00CC5827">
        <w:rPr>
          <w:noProof/>
        </w:rPr>
        <w:t xml:space="preserve"> </w:t>
      </w:r>
      <w:r w:rsidRPr="00CC5827">
        <w:rPr>
          <w:b/>
          <w:noProof/>
        </w:rPr>
        <w:t>15</w:t>
      </w:r>
      <w:r w:rsidRPr="00CC5827">
        <w:rPr>
          <w:noProof/>
        </w:rPr>
        <w:t xml:space="preserve"> (5), 923-931 (2009).</w:t>
      </w:r>
    </w:p>
    <w:p w14:paraId="6B8D7B82" w14:textId="52F17F9D" w:rsidR="00CC5827" w:rsidRPr="00CC5827" w:rsidRDefault="00CC5827" w:rsidP="007F30DF">
      <w:pPr>
        <w:pStyle w:val="EndNoteBibliography"/>
        <w:numPr>
          <w:ilvl w:val="0"/>
          <w:numId w:val="29"/>
        </w:numPr>
        <w:ind w:left="0" w:firstLine="0"/>
        <w:rPr>
          <w:noProof/>
        </w:rPr>
      </w:pPr>
      <w:r w:rsidRPr="00CC5827">
        <w:rPr>
          <w:noProof/>
        </w:rPr>
        <w:t>Weitzer, S., Hanada, T., Penninger, J. M.</w:t>
      </w:r>
      <w:r w:rsidR="00E91EA6">
        <w:rPr>
          <w:noProof/>
        </w:rPr>
        <w:t xml:space="preserve">, </w:t>
      </w:r>
      <w:r w:rsidRPr="00CC5827">
        <w:rPr>
          <w:noProof/>
        </w:rPr>
        <w:t xml:space="preserve">Martinez, J. CLP1 as a novel player in linking tRNA splicing to neurodegenerative disorders. </w:t>
      </w:r>
      <w:r w:rsidRPr="00CC5827">
        <w:rPr>
          <w:i/>
          <w:noProof/>
        </w:rPr>
        <w:t>Wiley Interdiscip</w:t>
      </w:r>
      <w:r w:rsidR="00E91EA6">
        <w:rPr>
          <w:i/>
          <w:noProof/>
        </w:rPr>
        <w:t>linary</w:t>
      </w:r>
      <w:r w:rsidRPr="00CC5827">
        <w:rPr>
          <w:i/>
          <w:noProof/>
        </w:rPr>
        <w:t xml:space="preserve"> Rev</w:t>
      </w:r>
      <w:r w:rsidR="00E91EA6">
        <w:rPr>
          <w:i/>
          <w:noProof/>
        </w:rPr>
        <w:t>iews</w:t>
      </w:r>
      <w:r w:rsidRPr="00CC5827">
        <w:rPr>
          <w:i/>
          <w:noProof/>
        </w:rPr>
        <w:t xml:space="preserve"> RNA.</w:t>
      </w:r>
      <w:r w:rsidRPr="00CC5827">
        <w:rPr>
          <w:noProof/>
        </w:rPr>
        <w:t xml:space="preserve"> </w:t>
      </w:r>
      <w:r w:rsidRPr="00CC5827">
        <w:rPr>
          <w:b/>
          <w:noProof/>
        </w:rPr>
        <w:t>6</w:t>
      </w:r>
      <w:r w:rsidRPr="00CC5827">
        <w:rPr>
          <w:noProof/>
        </w:rPr>
        <w:t xml:space="preserve"> (1), 47-63 (2015).</w:t>
      </w:r>
    </w:p>
    <w:p w14:paraId="4DB25E2C" w14:textId="15B9866D" w:rsidR="00CC5827" w:rsidRPr="00CC5827" w:rsidRDefault="00CC5827" w:rsidP="007F30DF">
      <w:pPr>
        <w:pStyle w:val="EndNoteBibliography"/>
        <w:numPr>
          <w:ilvl w:val="0"/>
          <w:numId w:val="29"/>
        </w:numPr>
        <w:ind w:left="0" w:firstLine="0"/>
        <w:rPr>
          <w:noProof/>
        </w:rPr>
      </w:pPr>
      <w:r w:rsidRPr="00CC5827">
        <w:rPr>
          <w:noProof/>
        </w:rPr>
        <w:t>Wang, L. K., Lima, C. D.</w:t>
      </w:r>
      <w:r w:rsidR="00E91EA6">
        <w:rPr>
          <w:noProof/>
        </w:rPr>
        <w:t>,</w:t>
      </w:r>
      <w:r w:rsidRPr="00CC5827">
        <w:rPr>
          <w:noProof/>
        </w:rPr>
        <w:t xml:space="preserve"> Shuman, S. Structure and mechanism of T4 polynucleotide kinase: an RNA repair enzyme. </w:t>
      </w:r>
      <w:r w:rsidRPr="00CC5827">
        <w:rPr>
          <w:i/>
          <w:noProof/>
        </w:rPr>
        <w:t>EMBO J</w:t>
      </w:r>
      <w:r w:rsidR="00E91EA6">
        <w:rPr>
          <w:i/>
          <w:noProof/>
        </w:rPr>
        <w:t>ournal</w:t>
      </w:r>
      <w:r w:rsidRPr="00CC5827">
        <w:rPr>
          <w:i/>
          <w:noProof/>
        </w:rPr>
        <w:t>.</w:t>
      </w:r>
      <w:r w:rsidRPr="00CC5827">
        <w:rPr>
          <w:noProof/>
        </w:rPr>
        <w:t xml:space="preserve"> </w:t>
      </w:r>
      <w:r w:rsidRPr="00CC5827">
        <w:rPr>
          <w:b/>
          <w:noProof/>
        </w:rPr>
        <w:t>21</w:t>
      </w:r>
      <w:r w:rsidRPr="00CC5827">
        <w:rPr>
          <w:noProof/>
        </w:rPr>
        <w:t xml:space="preserve"> (14), 3873-3880 (2002).</w:t>
      </w:r>
    </w:p>
    <w:p w14:paraId="284BB61E" w14:textId="0966B5A7" w:rsidR="00CC5827" w:rsidRPr="00CC5827" w:rsidRDefault="00CC5827" w:rsidP="007F30DF">
      <w:pPr>
        <w:pStyle w:val="EndNoteBibliography"/>
        <w:numPr>
          <w:ilvl w:val="0"/>
          <w:numId w:val="29"/>
        </w:numPr>
        <w:ind w:left="0" w:firstLine="0"/>
        <w:rPr>
          <w:noProof/>
        </w:rPr>
      </w:pPr>
      <w:r w:rsidRPr="00CC5827">
        <w:rPr>
          <w:noProof/>
        </w:rPr>
        <w:t>Zhang, Y., Zhao, J., Chen, S., Li, S.</w:t>
      </w:r>
      <w:r w:rsidR="00E91EA6">
        <w:rPr>
          <w:noProof/>
        </w:rPr>
        <w:t>,</w:t>
      </w:r>
      <w:r w:rsidRPr="00CC5827">
        <w:rPr>
          <w:noProof/>
        </w:rPr>
        <w:t xml:space="preserve"> Zhao, S. A novel microchip electrophoresis laser induced fluorescence detection method for the assay of T4 polynucleotide kinase activity and inhibitors. </w:t>
      </w:r>
      <w:r w:rsidRPr="00CC5827">
        <w:rPr>
          <w:i/>
          <w:noProof/>
        </w:rPr>
        <w:t>Talanta.</w:t>
      </w:r>
      <w:r w:rsidRPr="00CC5827">
        <w:rPr>
          <w:noProof/>
        </w:rPr>
        <w:t xml:space="preserve"> </w:t>
      </w:r>
      <w:r w:rsidRPr="00CC5827">
        <w:rPr>
          <w:b/>
          <w:noProof/>
        </w:rPr>
        <w:t>202</w:t>
      </w:r>
      <w:r w:rsidR="00E91EA6" w:rsidRPr="007F30DF">
        <w:rPr>
          <w:bCs/>
          <w:noProof/>
        </w:rPr>
        <w:t>,</w:t>
      </w:r>
      <w:r w:rsidRPr="00CC5827">
        <w:rPr>
          <w:noProof/>
        </w:rPr>
        <w:t xml:space="preserve"> 317-322 (2019).</w:t>
      </w:r>
    </w:p>
    <w:p w14:paraId="08131F7B" w14:textId="539675DE" w:rsidR="00CC5827" w:rsidRPr="00CC5827" w:rsidRDefault="00CC5827" w:rsidP="007F30DF">
      <w:pPr>
        <w:pStyle w:val="EndNoteBibliography"/>
        <w:numPr>
          <w:ilvl w:val="0"/>
          <w:numId w:val="29"/>
        </w:numPr>
        <w:ind w:left="0" w:firstLine="0"/>
        <w:rPr>
          <w:noProof/>
        </w:rPr>
      </w:pPr>
      <w:r w:rsidRPr="00CC5827">
        <w:rPr>
          <w:noProof/>
        </w:rPr>
        <w:t>Cui, L., Li, Y., Lu, M., Tang, B.</w:t>
      </w:r>
      <w:r w:rsidR="00E91EA6">
        <w:rPr>
          <w:noProof/>
        </w:rPr>
        <w:t>,</w:t>
      </w:r>
      <w:r w:rsidRPr="00CC5827">
        <w:rPr>
          <w:noProof/>
        </w:rPr>
        <w:t xml:space="preserve"> Zhang, C. Y. An ultrasensitive electrochemical biosensor for polynucleotide kinase assay based on gold nanoparticle-mediated lambda exonuclease cleavage-induced signal amplification. </w:t>
      </w:r>
      <w:r w:rsidRPr="00CC5827">
        <w:rPr>
          <w:i/>
          <w:noProof/>
        </w:rPr>
        <w:t>Biosens</w:t>
      </w:r>
      <w:r w:rsidR="00E91EA6">
        <w:rPr>
          <w:i/>
          <w:noProof/>
        </w:rPr>
        <w:t>ors and</w:t>
      </w:r>
      <w:r w:rsidRPr="00CC5827">
        <w:rPr>
          <w:i/>
          <w:noProof/>
        </w:rPr>
        <w:t xml:space="preserve"> Bioelectron</w:t>
      </w:r>
      <w:r w:rsidR="00E91EA6">
        <w:rPr>
          <w:i/>
          <w:noProof/>
        </w:rPr>
        <w:t>ics</w:t>
      </w:r>
      <w:r w:rsidRPr="00CC5827">
        <w:rPr>
          <w:i/>
          <w:noProof/>
        </w:rPr>
        <w:t>.</w:t>
      </w:r>
      <w:r w:rsidRPr="00CC5827">
        <w:rPr>
          <w:noProof/>
        </w:rPr>
        <w:t xml:space="preserve"> </w:t>
      </w:r>
      <w:r w:rsidRPr="00CC5827">
        <w:rPr>
          <w:b/>
          <w:noProof/>
        </w:rPr>
        <w:t>99</w:t>
      </w:r>
      <w:r w:rsidR="000C61A2">
        <w:rPr>
          <w:bCs/>
          <w:noProof/>
        </w:rPr>
        <w:t>,</w:t>
      </w:r>
      <w:r w:rsidRPr="00CC5827">
        <w:rPr>
          <w:noProof/>
        </w:rPr>
        <w:t xml:space="preserve"> 1-7</w:t>
      </w:r>
      <w:r w:rsidR="000C61A2">
        <w:rPr>
          <w:noProof/>
        </w:rPr>
        <w:t xml:space="preserve"> (</w:t>
      </w:r>
      <w:r w:rsidRPr="00CC5827">
        <w:rPr>
          <w:noProof/>
        </w:rPr>
        <w:t>2018).</w:t>
      </w:r>
    </w:p>
    <w:p w14:paraId="67B0861A" w14:textId="4E34B31E" w:rsidR="00CC5827" w:rsidRPr="00CC5827" w:rsidRDefault="00CC5827" w:rsidP="007F30DF">
      <w:pPr>
        <w:pStyle w:val="EndNoteBibliography"/>
        <w:numPr>
          <w:ilvl w:val="0"/>
          <w:numId w:val="29"/>
        </w:numPr>
        <w:ind w:left="0" w:firstLine="0"/>
        <w:rPr>
          <w:noProof/>
        </w:rPr>
      </w:pPr>
      <w:r w:rsidRPr="00CC5827">
        <w:rPr>
          <w:noProof/>
        </w:rPr>
        <w:t>Wang, L. J., Zhang, Q., Tang, B.</w:t>
      </w:r>
      <w:r w:rsidR="00E91EA6">
        <w:rPr>
          <w:noProof/>
        </w:rPr>
        <w:t>,</w:t>
      </w:r>
      <w:r w:rsidRPr="00CC5827">
        <w:rPr>
          <w:noProof/>
        </w:rPr>
        <w:t xml:space="preserve"> Zhang, C. Y. Single-Molecule Detection of Polynucleotide Kinase Based on Phosphorylation-Directed Recovery of Fluorescence Quenched by Au Nanoparticles. </w:t>
      </w:r>
      <w:r w:rsidRPr="00CC5827">
        <w:rPr>
          <w:i/>
          <w:noProof/>
        </w:rPr>
        <w:t>Anal</w:t>
      </w:r>
      <w:r w:rsidR="00E91EA6">
        <w:rPr>
          <w:i/>
          <w:noProof/>
        </w:rPr>
        <w:t>ytical</w:t>
      </w:r>
      <w:r w:rsidRPr="00CC5827">
        <w:rPr>
          <w:i/>
          <w:noProof/>
        </w:rPr>
        <w:t xml:space="preserve"> Chem</w:t>
      </w:r>
      <w:r w:rsidR="00E91EA6">
        <w:rPr>
          <w:i/>
          <w:noProof/>
        </w:rPr>
        <w:t>istry</w:t>
      </w:r>
      <w:r w:rsidRPr="00CC5827">
        <w:rPr>
          <w:i/>
          <w:noProof/>
        </w:rPr>
        <w:t>.</w:t>
      </w:r>
      <w:r w:rsidRPr="00CC5827">
        <w:rPr>
          <w:noProof/>
        </w:rPr>
        <w:t xml:space="preserve"> </w:t>
      </w:r>
      <w:r w:rsidRPr="00CC5827">
        <w:rPr>
          <w:b/>
          <w:noProof/>
        </w:rPr>
        <w:t>89</w:t>
      </w:r>
      <w:r w:rsidRPr="00CC5827">
        <w:rPr>
          <w:noProof/>
        </w:rPr>
        <w:t xml:space="preserve"> (13), 7255-7261 (2017).</w:t>
      </w:r>
    </w:p>
    <w:p w14:paraId="21B6DE8A" w14:textId="56C86E33" w:rsidR="00CC5827" w:rsidRPr="00CC5827" w:rsidRDefault="00CC5827" w:rsidP="007F30DF">
      <w:pPr>
        <w:pStyle w:val="EndNoteBibliography"/>
        <w:numPr>
          <w:ilvl w:val="0"/>
          <w:numId w:val="29"/>
        </w:numPr>
        <w:ind w:left="0" w:firstLine="0"/>
        <w:rPr>
          <w:noProof/>
        </w:rPr>
      </w:pPr>
      <w:r w:rsidRPr="00CC5827">
        <w:rPr>
          <w:noProof/>
        </w:rPr>
        <w:t>Liu, H., Ma, C., Wang, J., Chen, H.</w:t>
      </w:r>
      <w:r w:rsidR="00E91EA6">
        <w:rPr>
          <w:noProof/>
        </w:rPr>
        <w:t xml:space="preserve">, </w:t>
      </w:r>
      <w:r w:rsidRPr="00CC5827">
        <w:rPr>
          <w:noProof/>
        </w:rPr>
        <w:t xml:space="preserve">Wang, K. Label-free colorimetric assay for T4 polynucleotide kinase/phosphatase activity and its inhibitors based on G-quadruplex/hemin DNAzyme. </w:t>
      </w:r>
      <w:r w:rsidRPr="00CC5827">
        <w:rPr>
          <w:i/>
          <w:noProof/>
        </w:rPr>
        <w:t>Anal</w:t>
      </w:r>
      <w:r w:rsidR="00E91EA6">
        <w:rPr>
          <w:i/>
          <w:noProof/>
        </w:rPr>
        <w:t>ytical</w:t>
      </w:r>
      <w:r w:rsidRPr="00CC5827">
        <w:rPr>
          <w:i/>
          <w:noProof/>
        </w:rPr>
        <w:t xml:space="preserve"> Biochem</w:t>
      </w:r>
      <w:r w:rsidR="00E91EA6">
        <w:rPr>
          <w:i/>
          <w:noProof/>
        </w:rPr>
        <w:t>istry</w:t>
      </w:r>
      <w:r w:rsidRPr="00CC5827">
        <w:rPr>
          <w:i/>
          <w:noProof/>
        </w:rPr>
        <w:t>.</w:t>
      </w:r>
      <w:r w:rsidRPr="00CC5827">
        <w:rPr>
          <w:noProof/>
        </w:rPr>
        <w:t xml:space="preserve"> </w:t>
      </w:r>
      <w:r w:rsidRPr="00CC5827">
        <w:rPr>
          <w:b/>
          <w:noProof/>
        </w:rPr>
        <w:t>517</w:t>
      </w:r>
      <w:r w:rsidR="00E91EA6" w:rsidRPr="007F30DF">
        <w:rPr>
          <w:bCs/>
          <w:noProof/>
        </w:rPr>
        <w:t>,</w:t>
      </w:r>
      <w:r w:rsidRPr="00CC5827">
        <w:rPr>
          <w:noProof/>
        </w:rPr>
        <w:t xml:space="preserve"> 18-21 (2017).</w:t>
      </w:r>
    </w:p>
    <w:p w14:paraId="34F00BFD" w14:textId="62386E5F" w:rsidR="00CC5827" w:rsidRPr="00CC5827" w:rsidRDefault="00CC5827" w:rsidP="007F30DF">
      <w:pPr>
        <w:pStyle w:val="EndNoteBibliography"/>
        <w:numPr>
          <w:ilvl w:val="0"/>
          <w:numId w:val="29"/>
        </w:numPr>
        <w:ind w:left="0" w:firstLine="0"/>
        <w:rPr>
          <w:noProof/>
        </w:rPr>
      </w:pPr>
      <w:r w:rsidRPr="00CC5827">
        <w:rPr>
          <w:noProof/>
        </w:rPr>
        <w:t>Du, J., Xu, Q., Lu, X.</w:t>
      </w:r>
      <w:r w:rsidR="00E91EA6">
        <w:rPr>
          <w:noProof/>
        </w:rPr>
        <w:t>,</w:t>
      </w:r>
      <w:r w:rsidRPr="00CC5827">
        <w:rPr>
          <w:noProof/>
        </w:rPr>
        <w:t xml:space="preserve"> Zhang, C. Y. A label-free bioluminescent sensor for real-time monitoring polynucleotide kinase activity. </w:t>
      </w:r>
      <w:r w:rsidRPr="00CC5827">
        <w:rPr>
          <w:i/>
          <w:noProof/>
        </w:rPr>
        <w:t>Anal</w:t>
      </w:r>
      <w:r w:rsidR="00E91EA6">
        <w:rPr>
          <w:i/>
          <w:noProof/>
        </w:rPr>
        <w:t>ytical</w:t>
      </w:r>
      <w:r w:rsidRPr="00CC5827">
        <w:rPr>
          <w:i/>
          <w:noProof/>
        </w:rPr>
        <w:t xml:space="preserve"> Chem</w:t>
      </w:r>
      <w:r w:rsidR="00E91EA6">
        <w:rPr>
          <w:i/>
          <w:noProof/>
        </w:rPr>
        <w:t>istry</w:t>
      </w:r>
      <w:r w:rsidRPr="00CC5827">
        <w:rPr>
          <w:i/>
          <w:noProof/>
        </w:rPr>
        <w:t>.</w:t>
      </w:r>
      <w:r w:rsidRPr="00CC5827">
        <w:rPr>
          <w:noProof/>
        </w:rPr>
        <w:t xml:space="preserve"> </w:t>
      </w:r>
      <w:r w:rsidRPr="00CC5827">
        <w:rPr>
          <w:b/>
          <w:noProof/>
        </w:rPr>
        <w:t>86</w:t>
      </w:r>
      <w:r w:rsidRPr="00CC5827">
        <w:rPr>
          <w:noProof/>
        </w:rPr>
        <w:t xml:space="preserve"> (16), 8481-8488 (2014).</w:t>
      </w:r>
    </w:p>
    <w:p w14:paraId="0E34C036" w14:textId="29EF162B" w:rsidR="00CC5827" w:rsidRPr="00CC5827" w:rsidRDefault="00CC5827" w:rsidP="007F30DF">
      <w:pPr>
        <w:pStyle w:val="EndNoteBibliography"/>
        <w:numPr>
          <w:ilvl w:val="0"/>
          <w:numId w:val="29"/>
        </w:numPr>
        <w:ind w:left="0" w:firstLine="0"/>
        <w:rPr>
          <w:noProof/>
        </w:rPr>
      </w:pPr>
      <w:r w:rsidRPr="00CC5827">
        <w:rPr>
          <w:noProof/>
        </w:rPr>
        <w:t>Jiang, C., Yan, C., Jiang, J.</w:t>
      </w:r>
      <w:r w:rsidR="00E91EA6">
        <w:rPr>
          <w:noProof/>
        </w:rPr>
        <w:t xml:space="preserve">, </w:t>
      </w:r>
      <w:r w:rsidRPr="00CC5827">
        <w:rPr>
          <w:noProof/>
        </w:rPr>
        <w:t xml:space="preserve">Yu, R. Colorimetric assay for T4 polynucleotide kinase activity based on the horseradish peroxidase-mimicking DNAzyme combined with lambda exonuclease cleavage. </w:t>
      </w:r>
      <w:r w:rsidRPr="00CC5827">
        <w:rPr>
          <w:i/>
          <w:noProof/>
        </w:rPr>
        <w:t>Anal</w:t>
      </w:r>
      <w:r w:rsidR="00E91EA6">
        <w:rPr>
          <w:i/>
          <w:noProof/>
        </w:rPr>
        <w:t>ytica</w:t>
      </w:r>
      <w:r w:rsidRPr="00CC5827">
        <w:rPr>
          <w:i/>
          <w:noProof/>
        </w:rPr>
        <w:t xml:space="preserve"> Chim</w:t>
      </w:r>
      <w:r w:rsidR="00E91EA6">
        <w:rPr>
          <w:i/>
          <w:noProof/>
        </w:rPr>
        <w:t>ica</w:t>
      </w:r>
      <w:r w:rsidRPr="00CC5827">
        <w:rPr>
          <w:i/>
          <w:noProof/>
        </w:rPr>
        <w:t xml:space="preserve"> Acta.</w:t>
      </w:r>
      <w:r w:rsidRPr="00CC5827">
        <w:rPr>
          <w:noProof/>
        </w:rPr>
        <w:t xml:space="preserve"> </w:t>
      </w:r>
      <w:r w:rsidRPr="00CC5827">
        <w:rPr>
          <w:b/>
          <w:noProof/>
        </w:rPr>
        <w:t>766</w:t>
      </w:r>
      <w:r w:rsidR="00E91EA6" w:rsidRPr="007F30DF">
        <w:rPr>
          <w:bCs/>
          <w:noProof/>
        </w:rPr>
        <w:t>,</w:t>
      </w:r>
      <w:r w:rsidRPr="00CC5827">
        <w:rPr>
          <w:noProof/>
        </w:rPr>
        <w:t xml:space="preserve"> 88-93 (2013).</w:t>
      </w:r>
    </w:p>
    <w:p w14:paraId="5BB1563B" w14:textId="5432396D" w:rsidR="00CC5827" w:rsidRPr="00CC5827" w:rsidRDefault="00CC5827" w:rsidP="007F30DF">
      <w:pPr>
        <w:pStyle w:val="EndNoteBibliography"/>
        <w:numPr>
          <w:ilvl w:val="0"/>
          <w:numId w:val="29"/>
        </w:numPr>
        <w:ind w:left="0" w:firstLine="0"/>
        <w:rPr>
          <w:noProof/>
        </w:rPr>
      </w:pPr>
      <w:r w:rsidRPr="00CC5827">
        <w:rPr>
          <w:noProof/>
        </w:rPr>
        <w:t>Castle, C. D.</w:t>
      </w:r>
      <w:r w:rsidRPr="00CC5827">
        <w:rPr>
          <w:i/>
          <w:noProof/>
        </w:rPr>
        <w:t xml:space="preserve"> </w:t>
      </w:r>
      <w:r w:rsidRPr="00E91EA6">
        <w:rPr>
          <w:iCs/>
          <w:noProof/>
        </w:rPr>
        <w:t>et al.</w:t>
      </w:r>
      <w:r w:rsidRPr="00CC5827">
        <w:rPr>
          <w:noProof/>
        </w:rPr>
        <w:t xml:space="preserve"> Las1 interacts with Grc3 polynucleotide kinase and is required for </w:t>
      </w:r>
      <w:r w:rsidRPr="00CC5827">
        <w:rPr>
          <w:noProof/>
        </w:rPr>
        <w:lastRenderedPageBreak/>
        <w:t xml:space="preserve">ribosome synthesis in Saccharomyces cerevisiae. </w:t>
      </w:r>
      <w:r w:rsidRPr="00CC5827">
        <w:rPr>
          <w:i/>
          <w:noProof/>
        </w:rPr>
        <w:t>Nucleic Acids Res</w:t>
      </w:r>
      <w:r w:rsidR="00E91EA6">
        <w:rPr>
          <w:i/>
          <w:noProof/>
        </w:rPr>
        <w:t>earch</w:t>
      </w:r>
      <w:r w:rsidRPr="00CC5827">
        <w:rPr>
          <w:i/>
          <w:noProof/>
        </w:rPr>
        <w:t>.</w:t>
      </w:r>
      <w:r w:rsidRPr="00CC5827">
        <w:rPr>
          <w:noProof/>
        </w:rPr>
        <w:t xml:space="preserve"> </w:t>
      </w:r>
      <w:r w:rsidRPr="00CC5827">
        <w:rPr>
          <w:b/>
          <w:noProof/>
        </w:rPr>
        <w:t>41</w:t>
      </w:r>
      <w:r w:rsidRPr="00CC5827">
        <w:rPr>
          <w:noProof/>
        </w:rPr>
        <w:t xml:space="preserve"> (2), 1135-1150 (2013).</w:t>
      </w:r>
    </w:p>
    <w:p w14:paraId="432951DD" w14:textId="25D1E137" w:rsidR="00CC5827" w:rsidRPr="00CC5827" w:rsidRDefault="00CC5827" w:rsidP="007F30DF">
      <w:pPr>
        <w:pStyle w:val="EndNoteBibliography"/>
        <w:numPr>
          <w:ilvl w:val="0"/>
          <w:numId w:val="29"/>
        </w:numPr>
        <w:ind w:left="0" w:firstLine="0"/>
        <w:rPr>
          <w:noProof/>
        </w:rPr>
      </w:pPr>
      <w:r w:rsidRPr="00CC5827">
        <w:rPr>
          <w:noProof/>
        </w:rPr>
        <w:t>Pillon, M. C., Sobhany, M.</w:t>
      </w:r>
      <w:r w:rsidR="00E91EA6">
        <w:rPr>
          <w:noProof/>
        </w:rPr>
        <w:t xml:space="preserve">, </w:t>
      </w:r>
      <w:r w:rsidRPr="00CC5827">
        <w:rPr>
          <w:noProof/>
        </w:rPr>
        <w:t xml:space="preserve">Stanley, R. E. Characterization of the molecular crosstalk within the essential Grc3/Las1 pre-rRNA processing complex. </w:t>
      </w:r>
      <w:r w:rsidRPr="00CC5827">
        <w:rPr>
          <w:i/>
          <w:noProof/>
        </w:rPr>
        <w:t>RNA.</w:t>
      </w:r>
      <w:r w:rsidRPr="00CC5827">
        <w:rPr>
          <w:noProof/>
        </w:rPr>
        <w:t xml:space="preserve"> </w:t>
      </w:r>
      <w:r w:rsidRPr="00CC5827">
        <w:rPr>
          <w:b/>
          <w:noProof/>
        </w:rPr>
        <w:t>24</w:t>
      </w:r>
      <w:r w:rsidRPr="00CC5827">
        <w:rPr>
          <w:noProof/>
        </w:rPr>
        <w:t xml:space="preserve"> (5), 721-738 (2018).</w:t>
      </w:r>
    </w:p>
    <w:p w14:paraId="0DCB9D7C" w14:textId="7FB9D3EB" w:rsidR="00CC5827" w:rsidRPr="00CC5827" w:rsidRDefault="00CC5827" w:rsidP="007F30DF">
      <w:pPr>
        <w:pStyle w:val="EndNoteBibliography"/>
        <w:numPr>
          <w:ilvl w:val="0"/>
          <w:numId w:val="29"/>
        </w:numPr>
        <w:ind w:left="0" w:firstLine="0"/>
        <w:rPr>
          <w:noProof/>
        </w:rPr>
      </w:pPr>
      <w:r w:rsidRPr="00CC5827">
        <w:rPr>
          <w:noProof/>
        </w:rPr>
        <w:t>Geerlings, T. H., Vos, J. C.</w:t>
      </w:r>
      <w:r w:rsidR="00E91EA6">
        <w:rPr>
          <w:noProof/>
        </w:rPr>
        <w:t>,</w:t>
      </w:r>
      <w:r w:rsidRPr="00CC5827">
        <w:rPr>
          <w:noProof/>
        </w:rPr>
        <w:t xml:space="preserve"> Raue, H. A. The final step in the formation of 25S rRNA in Saccharomyces cerevisiae is performed by 5'--&gt;3' exonucleases. </w:t>
      </w:r>
      <w:r w:rsidRPr="00CC5827">
        <w:rPr>
          <w:i/>
          <w:noProof/>
        </w:rPr>
        <w:t>RNA.</w:t>
      </w:r>
      <w:r w:rsidRPr="00CC5827">
        <w:rPr>
          <w:noProof/>
        </w:rPr>
        <w:t xml:space="preserve"> </w:t>
      </w:r>
      <w:r w:rsidRPr="00CC5827">
        <w:rPr>
          <w:b/>
          <w:noProof/>
        </w:rPr>
        <w:t>6</w:t>
      </w:r>
      <w:r w:rsidRPr="00CC5827">
        <w:rPr>
          <w:noProof/>
        </w:rPr>
        <w:t xml:space="preserve"> (12), 1698-1703 (2000).</w:t>
      </w:r>
    </w:p>
    <w:p w14:paraId="2C5A5C78" w14:textId="1703CF84" w:rsidR="00CC5827" w:rsidRPr="00CC5827" w:rsidRDefault="00CC5827" w:rsidP="007F30DF">
      <w:pPr>
        <w:pStyle w:val="EndNoteBibliography"/>
        <w:numPr>
          <w:ilvl w:val="0"/>
          <w:numId w:val="29"/>
        </w:numPr>
        <w:ind w:left="0" w:firstLine="0"/>
        <w:rPr>
          <w:noProof/>
        </w:rPr>
      </w:pPr>
      <w:r w:rsidRPr="00CC5827">
        <w:rPr>
          <w:noProof/>
        </w:rPr>
        <w:t>Pillon, M. C.</w:t>
      </w:r>
      <w:r w:rsidRPr="00CC5827">
        <w:rPr>
          <w:i/>
          <w:noProof/>
        </w:rPr>
        <w:t xml:space="preserve"> </w:t>
      </w:r>
      <w:r w:rsidRPr="00E91EA6">
        <w:rPr>
          <w:iCs/>
          <w:noProof/>
        </w:rPr>
        <w:t>et al.</w:t>
      </w:r>
      <w:r w:rsidRPr="00CC5827">
        <w:rPr>
          <w:noProof/>
        </w:rPr>
        <w:t xml:space="preserve"> Cryo-EM reveals active site coordination within a multienzyme pre-rRNA processing complex. </w:t>
      </w:r>
      <w:r w:rsidRPr="00CC5827">
        <w:rPr>
          <w:i/>
          <w:noProof/>
        </w:rPr>
        <w:t>Nat</w:t>
      </w:r>
      <w:r w:rsidR="00E91EA6">
        <w:rPr>
          <w:i/>
          <w:noProof/>
        </w:rPr>
        <w:t>ure</w:t>
      </w:r>
      <w:r w:rsidRPr="00CC5827">
        <w:rPr>
          <w:i/>
          <w:noProof/>
        </w:rPr>
        <w:t xml:space="preserve"> Struct</w:t>
      </w:r>
      <w:r w:rsidR="00E91EA6">
        <w:rPr>
          <w:i/>
          <w:noProof/>
        </w:rPr>
        <w:t>ural</w:t>
      </w:r>
      <w:r w:rsidRPr="00CC5827">
        <w:rPr>
          <w:i/>
          <w:noProof/>
        </w:rPr>
        <w:t xml:space="preserve"> Mol</w:t>
      </w:r>
      <w:r w:rsidR="00E91EA6">
        <w:rPr>
          <w:i/>
          <w:noProof/>
        </w:rPr>
        <w:t>ecular</w:t>
      </w:r>
      <w:r w:rsidRPr="00CC5827">
        <w:rPr>
          <w:i/>
          <w:noProof/>
        </w:rPr>
        <w:t xml:space="preserve"> Biol</w:t>
      </w:r>
      <w:r w:rsidR="00E91EA6">
        <w:rPr>
          <w:i/>
          <w:noProof/>
        </w:rPr>
        <w:t>ogy</w:t>
      </w:r>
      <w:r w:rsidRPr="00CC5827">
        <w:rPr>
          <w:i/>
          <w:noProof/>
        </w:rPr>
        <w:t>.</w:t>
      </w:r>
      <w:r w:rsidRPr="00CC5827">
        <w:rPr>
          <w:noProof/>
        </w:rPr>
        <w:t xml:space="preserve"> </w:t>
      </w:r>
      <w:r w:rsidRPr="00CC5827">
        <w:rPr>
          <w:b/>
          <w:noProof/>
        </w:rPr>
        <w:t>26</w:t>
      </w:r>
      <w:r w:rsidRPr="00CC5827">
        <w:rPr>
          <w:noProof/>
        </w:rPr>
        <w:t xml:space="preserve"> (9), 830-839 (2019).</w:t>
      </w:r>
    </w:p>
    <w:p w14:paraId="3118A72F" w14:textId="083CB939" w:rsidR="00CC5827" w:rsidRPr="00CC5827" w:rsidRDefault="00CC5827" w:rsidP="007F30DF">
      <w:pPr>
        <w:pStyle w:val="EndNoteBibliography"/>
        <w:numPr>
          <w:ilvl w:val="0"/>
          <w:numId w:val="29"/>
        </w:numPr>
        <w:ind w:left="0" w:firstLine="0"/>
        <w:rPr>
          <w:noProof/>
        </w:rPr>
      </w:pPr>
      <w:r w:rsidRPr="00CC5827">
        <w:rPr>
          <w:noProof/>
        </w:rPr>
        <w:t>Solomatin, S.</w:t>
      </w:r>
      <w:r w:rsidR="00E91EA6">
        <w:rPr>
          <w:noProof/>
        </w:rPr>
        <w:t xml:space="preserve">, </w:t>
      </w:r>
      <w:r w:rsidRPr="00CC5827">
        <w:rPr>
          <w:noProof/>
        </w:rPr>
        <w:t xml:space="preserve">Herschlag, D. Methods of site-specific labeling of RNA with fluorescent dyes. </w:t>
      </w:r>
      <w:r w:rsidRPr="00CC5827">
        <w:rPr>
          <w:i/>
          <w:noProof/>
        </w:rPr>
        <w:t>Methods</w:t>
      </w:r>
      <w:r w:rsidR="00E91EA6">
        <w:rPr>
          <w:i/>
          <w:noProof/>
        </w:rPr>
        <w:t xml:space="preserve"> in</w:t>
      </w:r>
      <w:r w:rsidRPr="00CC5827">
        <w:rPr>
          <w:i/>
          <w:noProof/>
        </w:rPr>
        <w:t xml:space="preserve"> Enzymol</w:t>
      </w:r>
      <w:r w:rsidR="00E91EA6">
        <w:rPr>
          <w:i/>
          <w:noProof/>
        </w:rPr>
        <w:t>ogy</w:t>
      </w:r>
      <w:r w:rsidRPr="00CC5827">
        <w:rPr>
          <w:i/>
          <w:noProof/>
        </w:rPr>
        <w:t>.</w:t>
      </w:r>
      <w:r w:rsidRPr="00CC5827">
        <w:rPr>
          <w:noProof/>
        </w:rPr>
        <w:t xml:space="preserve"> </w:t>
      </w:r>
      <w:r w:rsidRPr="00CC5827">
        <w:rPr>
          <w:b/>
          <w:noProof/>
        </w:rPr>
        <w:t>469</w:t>
      </w:r>
      <w:r w:rsidR="00E91EA6" w:rsidRPr="007F30DF">
        <w:rPr>
          <w:bCs/>
          <w:noProof/>
        </w:rPr>
        <w:t>,</w:t>
      </w:r>
      <w:r w:rsidRPr="00CC5827">
        <w:rPr>
          <w:noProof/>
        </w:rPr>
        <w:t xml:space="preserve"> 47-68 (2009).</w:t>
      </w:r>
    </w:p>
    <w:p w14:paraId="13B6E3B6" w14:textId="1C9A7103" w:rsidR="00CC5827" w:rsidRPr="00CC5827" w:rsidRDefault="00CC5827" w:rsidP="007F30DF">
      <w:pPr>
        <w:pStyle w:val="EndNoteBibliography"/>
        <w:numPr>
          <w:ilvl w:val="0"/>
          <w:numId w:val="29"/>
        </w:numPr>
        <w:ind w:left="0" w:firstLine="0"/>
        <w:rPr>
          <w:noProof/>
        </w:rPr>
      </w:pPr>
      <w:r w:rsidRPr="00CC5827">
        <w:rPr>
          <w:noProof/>
        </w:rPr>
        <w:t>Giusti, W. G.</w:t>
      </w:r>
      <w:r w:rsidR="00E91EA6">
        <w:rPr>
          <w:noProof/>
        </w:rPr>
        <w:t xml:space="preserve">, </w:t>
      </w:r>
      <w:r w:rsidRPr="00CC5827">
        <w:rPr>
          <w:noProof/>
        </w:rPr>
        <w:t xml:space="preserve">Adriano, T. Synthesis and characterization of 5'-fluorescent-dye-labeled oligonucleotides. </w:t>
      </w:r>
      <w:r w:rsidRPr="00CC5827">
        <w:rPr>
          <w:i/>
          <w:noProof/>
        </w:rPr>
        <w:t>PCR Methods Appl</w:t>
      </w:r>
      <w:r w:rsidR="00E91EA6">
        <w:rPr>
          <w:i/>
          <w:noProof/>
        </w:rPr>
        <w:t>ication</w:t>
      </w:r>
      <w:r w:rsidRPr="00CC5827">
        <w:rPr>
          <w:i/>
          <w:noProof/>
        </w:rPr>
        <w:t>.</w:t>
      </w:r>
      <w:r w:rsidRPr="00CC5827">
        <w:rPr>
          <w:noProof/>
        </w:rPr>
        <w:t xml:space="preserve"> </w:t>
      </w:r>
      <w:r w:rsidRPr="00CC5827">
        <w:rPr>
          <w:b/>
          <w:noProof/>
        </w:rPr>
        <w:t>2</w:t>
      </w:r>
      <w:r w:rsidRPr="00CC5827">
        <w:rPr>
          <w:noProof/>
        </w:rPr>
        <w:t xml:space="preserve"> (3), 223-227 (1993).</w:t>
      </w:r>
    </w:p>
    <w:p w14:paraId="48C21B5E" w14:textId="6BEE477F" w:rsidR="00CC5827" w:rsidRPr="00CC5827" w:rsidRDefault="00CC5827" w:rsidP="007F30DF">
      <w:pPr>
        <w:pStyle w:val="EndNoteBibliography"/>
        <w:numPr>
          <w:ilvl w:val="0"/>
          <w:numId w:val="29"/>
        </w:numPr>
        <w:ind w:left="0" w:firstLine="0"/>
        <w:rPr>
          <w:noProof/>
        </w:rPr>
      </w:pPr>
      <w:r w:rsidRPr="00CC5827">
        <w:rPr>
          <w:noProof/>
        </w:rPr>
        <w:t>Petrov, A., Tsa, A.</w:t>
      </w:r>
      <w:r w:rsidR="00E91EA6">
        <w:rPr>
          <w:noProof/>
        </w:rPr>
        <w:t xml:space="preserve">, </w:t>
      </w:r>
      <w:r w:rsidRPr="00CC5827">
        <w:rPr>
          <w:noProof/>
        </w:rPr>
        <w:t xml:space="preserve">Puglisi, J. D. Analysis of RNA by analytical polyacrylamide gel electrophoresis. </w:t>
      </w:r>
      <w:r w:rsidRPr="00CC5827">
        <w:rPr>
          <w:i/>
          <w:noProof/>
        </w:rPr>
        <w:t xml:space="preserve">Methods </w:t>
      </w:r>
      <w:r w:rsidR="00E91EA6">
        <w:rPr>
          <w:i/>
          <w:noProof/>
        </w:rPr>
        <w:t xml:space="preserve">in </w:t>
      </w:r>
      <w:r w:rsidRPr="00CC5827">
        <w:rPr>
          <w:i/>
          <w:noProof/>
        </w:rPr>
        <w:t>Enzymol</w:t>
      </w:r>
      <w:r w:rsidR="00E91EA6">
        <w:rPr>
          <w:i/>
          <w:noProof/>
        </w:rPr>
        <w:t>ogy</w:t>
      </w:r>
      <w:r w:rsidRPr="00CC5827">
        <w:rPr>
          <w:i/>
          <w:noProof/>
        </w:rPr>
        <w:t>.</w:t>
      </w:r>
      <w:r w:rsidRPr="00CC5827">
        <w:rPr>
          <w:noProof/>
        </w:rPr>
        <w:t xml:space="preserve"> </w:t>
      </w:r>
      <w:r w:rsidRPr="00CC5827">
        <w:rPr>
          <w:b/>
          <w:noProof/>
        </w:rPr>
        <w:t>530</w:t>
      </w:r>
      <w:r w:rsidR="00E91EA6" w:rsidRPr="007F30DF">
        <w:rPr>
          <w:bCs/>
          <w:noProof/>
        </w:rPr>
        <w:t>,</w:t>
      </w:r>
      <w:r w:rsidRPr="009B6835">
        <w:rPr>
          <w:bCs/>
          <w:noProof/>
        </w:rPr>
        <w:t xml:space="preserve"> </w:t>
      </w:r>
      <w:r w:rsidRPr="00CC5827">
        <w:rPr>
          <w:noProof/>
        </w:rPr>
        <w:t>301-313 (2013).</w:t>
      </w:r>
    </w:p>
    <w:p w14:paraId="684699F1" w14:textId="6A4A8AF7" w:rsidR="00D04760" w:rsidRPr="001B1519" w:rsidRDefault="002234F1" w:rsidP="009B6835">
      <w:pPr>
        <w:rPr>
          <w:rFonts w:asciiTheme="minorHAnsi" w:hAnsiTheme="minorHAnsi" w:cstheme="minorHAnsi"/>
          <w:b/>
          <w:color w:val="000000" w:themeColor="text1"/>
        </w:rPr>
      </w:pPr>
      <w:r>
        <w:rPr>
          <w:rFonts w:asciiTheme="minorHAnsi" w:hAnsiTheme="minorHAnsi" w:cstheme="minorHAnsi"/>
          <w:b/>
          <w:color w:val="000000" w:themeColor="text1"/>
        </w:rPr>
        <w:fldChar w:fldCharType="end"/>
      </w:r>
    </w:p>
    <w:sectPr w:rsidR="00D04760" w:rsidRPr="001B1519" w:rsidSect="00B81B15">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00C2E0" w16cex:dateUtc="2020-02-26T15:1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29CD5B" w14:textId="77777777" w:rsidR="00AC3D38" w:rsidRDefault="00AC3D38" w:rsidP="00621C4E">
      <w:r>
        <w:separator/>
      </w:r>
    </w:p>
  </w:endnote>
  <w:endnote w:type="continuationSeparator" w:id="0">
    <w:p w14:paraId="4BFD884D" w14:textId="77777777" w:rsidR="00AC3D38" w:rsidRDefault="00AC3D3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7F2E0D4F" w:rsidR="008C11E0" w:rsidRDefault="008C11E0">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November 2017</w:t>
        </w:r>
      </w:p>
    </w:sdtContent>
  </w:sdt>
  <w:p w14:paraId="39947363" w14:textId="71AB2B06" w:rsidR="008C11E0" w:rsidRPr="00494F77" w:rsidRDefault="008C11E0"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8C11E0" w:rsidRDefault="008C11E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D2FCE0" w14:textId="77777777" w:rsidR="00AC3D38" w:rsidRDefault="00AC3D38" w:rsidP="00621C4E">
      <w:r>
        <w:separator/>
      </w:r>
    </w:p>
  </w:footnote>
  <w:footnote w:type="continuationSeparator" w:id="0">
    <w:p w14:paraId="1BD84709" w14:textId="77777777" w:rsidR="00AC3D38" w:rsidRDefault="00AC3D3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8C11E0" w:rsidRPr="006F06E4" w:rsidRDefault="008C11E0"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7E421D"/>
    <w:multiLevelType w:val="hybridMultilevel"/>
    <w:tmpl w:val="30A6CE12"/>
    <w:lvl w:ilvl="0" w:tplc="F6085158">
      <w:start w:val="4"/>
      <w:numFmt w:val="decimal"/>
      <w:suff w:val="space"/>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A2745C"/>
    <w:multiLevelType w:val="hybridMultilevel"/>
    <w:tmpl w:val="899CC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0B90620"/>
    <w:multiLevelType w:val="multilevel"/>
    <w:tmpl w:val="AEF6C9CA"/>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88192B"/>
    <w:multiLevelType w:val="multilevel"/>
    <w:tmpl w:val="798462A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20"/>
  </w:num>
  <w:num w:numId="3">
    <w:abstractNumId w:val="3"/>
  </w:num>
  <w:num w:numId="4">
    <w:abstractNumId w:val="18"/>
  </w:num>
  <w:num w:numId="5">
    <w:abstractNumId w:val="8"/>
  </w:num>
  <w:num w:numId="6">
    <w:abstractNumId w:val="16"/>
  </w:num>
  <w:num w:numId="7">
    <w:abstractNumId w:val="0"/>
  </w:num>
  <w:num w:numId="8">
    <w:abstractNumId w:val="9"/>
  </w:num>
  <w:num w:numId="9">
    <w:abstractNumId w:val="10"/>
  </w:num>
  <w:num w:numId="10">
    <w:abstractNumId w:val="19"/>
  </w:num>
  <w:num w:numId="11">
    <w:abstractNumId w:val="23"/>
  </w:num>
  <w:num w:numId="12">
    <w:abstractNumId w:val="1"/>
  </w:num>
  <w:num w:numId="13">
    <w:abstractNumId w:val="21"/>
  </w:num>
  <w:num w:numId="14">
    <w:abstractNumId w:val="27"/>
  </w:num>
  <w:num w:numId="15">
    <w:abstractNumId w:val="12"/>
  </w:num>
  <w:num w:numId="16">
    <w:abstractNumId w:val="7"/>
  </w:num>
  <w:num w:numId="17">
    <w:abstractNumId w:val="22"/>
  </w:num>
  <w:num w:numId="18">
    <w:abstractNumId w:val="13"/>
  </w:num>
  <w:num w:numId="19">
    <w:abstractNumId w:val="25"/>
  </w:num>
  <w:num w:numId="20">
    <w:abstractNumId w:val="2"/>
  </w:num>
  <w:num w:numId="21">
    <w:abstractNumId w:val="26"/>
  </w:num>
  <w:num w:numId="22">
    <w:abstractNumId w:val="24"/>
  </w:num>
  <w:num w:numId="23">
    <w:abstractNumId w:val="14"/>
  </w:num>
  <w:num w:numId="24">
    <w:abstractNumId w:val="28"/>
  </w:num>
  <w:num w:numId="25">
    <w:abstractNumId w:val="6"/>
  </w:num>
  <w:num w:numId="26">
    <w:abstractNumId w:val="15"/>
  </w:num>
  <w:num w:numId="27">
    <w:abstractNumId w:val="17"/>
  </w:num>
  <w:num w:numId="28">
    <w:abstractNumId w:val="5"/>
  </w:num>
  <w:num w:numId="29">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New2020&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0dde05dfftteexsaapf5rwfzapvr9wxxx0&quot;&gt;My EndNote Library&lt;record-ids&gt;&lt;item&gt;159&lt;/item&gt;&lt;item&gt;160&lt;/item&gt;&lt;item&gt;171&lt;/item&gt;&lt;item&gt;172&lt;/item&gt;&lt;item&gt;205&lt;/item&gt;&lt;item&gt;261&lt;/item&gt;&lt;item&gt;262&lt;/item&gt;&lt;item&gt;339&lt;/item&gt;&lt;item&gt;457&lt;/item&gt;&lt;item&gt;607&lt;/item&gt;&lt;item&gt;608&lt;/item&gt;&lt;item&gt;609&lt;/item&gt;&lt;item&gt;610&lt;/item&gt;&lt;item&gt;611&lt;/item&gt;&lt;item&gt;612&lt;/item&gt;&lt;item&gt;613&lt;/item&gt;&lt;item&gt;614&lt;/item&gt;&lt;item&gt;615&lt;/item&gt;&lt;item&gt;616&lt;/item&gt;&lt;item&gt;617&lt;/item&gt;&lt;item&gt;618&lt;/item&gt;&lt;item&gt;619&lt;/item&gt;&lt;item&gt;620&lt;/item&gt;&lt;item&gt;621&lt;/item&gt;&lt;item&gt;622&lt;/item&gt;&lt;item&gt;624&lt;/item&gt;&lt;item&gt;625&lt;/item&gt;&lt;item&gt;628&lt;/item&gt;&lt;item&gt;630&lt;/item&gt;&lt;/record-ids&gt;&lt;/item&gt;&lt;/Libraries&gt;"/>
  </w:docVars>
  <w:rsids>
    <w:rsidRoot w:val="00EE705F"/>
    <w:rsid w:val="00001169"/>
    <w:rsid w:val="00001806"/>
    <w:rsid w:val="00002046"/>
    <w:rsid w:val="00005815"/>
    <w:rsid w:val="00007DBC"/>
    <w:rsid w:val="00007EA1"/>
    <w:rsid w:val="000100F0"/>
    <w:rsid w:val="000129B2"/>
    <w:rsid w:val="00012FF9"/>
    <w:rsid w:val="0001389C"/>
    <w:rsid w:val="00014314"/>
    <w:rsid w:val="000201C8"/>
    <w:rsid w:val="00021434"/>
    <w:rsid w:val="00021774"/>
    <w:rsid w:val="00021DF3"/>
    <w:rsid w:val="00023651"/>
    <w:rsid w:val="00023869"/>
    <w:rsid w:val="00024598"/>
    <w:rsid w:val="000279B0"/>
    <w:rsid w:val="00032769"/>
    <w:rsid w:val="0003311E"/>
    <w:rsid w:val="00037B58"/>
    <w:rsid w:val="00042243"/>
    <w:rsid w:val="0005056A"/>
    <w:rsid w:val="00051B73"/>
    <w:rsid w:val="000523BC"/>
    <w:rsid w:val="00060ABE"/>
    <w:rsid w:val="00061A50"/>
    <w:rsid w:val="0006361B"/>
    <w:rsid w:val="00064104"/>
    <w:rsid w:val="000652E3"/>
    <w:rsid w:val="00066025"/>
    <w:rsid w:val="00067A8F"/>
    <w:rsid w:val="000701D1"/>
    <w:rsid w:val="00072B36"/>
    <w:rsid w:val="00075D7E"/>
    <w:rsid w:val="00080A20"/>
    <w:rsid w:val="00082796"/>
    <w:rsid w:val="00082DF4"/>
    <w:rsid w:val="00086FF5"/>
    <w:rsid w:val="00087C0A"/>
    <w:rsid w:val="00093BC4"/>
    <w:rsid w:val="00093E04"/>
    <w:rsid w:val="000943E6"/>
    <w:rsid w:val="00097929"/>
    <w:rsid w:val="000A1E80"/>
    <w:rsid w:val="000A1FF0"/>
    <w:rsid w:val="000A3B70"/>
    <w:rsid w:val="000A5153"/>
    <w:rsid w:val="000B10AE"/>
    <w:rsid w:val="000B30BF"/>
    <w:rsid w:val="000B4BFE"/>
    <w:rsid w:val="000B566B"/>
    <w:rsid w:val="000B662E"/>
    <w:rsid w:val="000B7294"/>
    <w:rsid w:val="000B75D0"/>
    <w:rsid w:val="000C1CF8"/>
    <w:rsid w:val="000C4659"/>
    <w:rsid w:val="000C49CF"/>
    <w:rsid w:val="000C52E9"/>
    <w:rsid w:val="000C5CDC"/>
    <w:rsid w:val="000C61A2"/>
    <w:rsid w:val="000C65DC"/>
    <w:rsid w:val="000C66F3"/>
    <w:rsid w:val="000C6900"/>
    <w:rsid w:val="000D31E8"/>
    <w:rsid w:val="000D76E4"/>
    <w:rsid w:val="000E3816"/>
    <w:rsid w:val="000E4F77"/>
    <w:rsid w:val="000F120A"/>
    <w:rsid w:val="000F265C"/>
    <w:rsid w:val="000F3AFA"/>
    <w:rsid w:val="000F5712"/>
    <w:rsid w:val="000F6611"/>
    <w:rsid w:val="000F7E22"/>
    <w:rsid w:val="00107148"/>
    <w:rsid w:val="001104F3"/>
    <w:rsid w:val="00112EEB"/>
    <w:rsid w:val="001173FF"/>
    <w:rsid w:val="0012563A"/>
    <w:rsid w:val="001264DE"/>
    <w:rsid w:val="001313A7"/>
    <w:rsid w:val="0013276F"/>
    <w:rsid w:val="0013621E"/>
    <w:rsid w:val="0013642E"/>
    <w:rsid w:val="00142EFE"/>
    <w:rsid w:val="00152A23"/>
    <w:rsid w:val="00154DF8"/>
    <w:rsid w:val="001626D5"/>
    <w:rsid w:val="00162CB7"/>
    <w:rsid w:val="00165F23"/>
    <w:rsid w:val="001665C9"/>
    <w:rsid w:val="00166F32"/>
    <w:rsid w:val="00170EFE"/>
    <w:rsid w:val="00171E5B"/>
    <w:rsid w:val="00171F94"/>
    <w:rsid w:val="00175D4E"/>
    <w:rsid w:val="0017668A"/>
    <w:rsid w:val="001766FE"/>
    <w:rsid w:val="001771E7"/>
    <w:rsid w:val="001911FF"/>
    <w:rsid w:val="00192006"/>
    <w:rsid w:val="00193180"/>
    <w:rsid w:val="00193192"/>
    <w:rsid w:val="00196792"/>
    <w:rsid w:val="001B0BC4"/>
    <w:rsid w:val="001B1060"/>
    <w:rsid w:val="001B1519"/>
    <w:rsid w:val="001B2E2D"/>
    <w:rsid w:val="001B5CD2"/>
    <w:rsid w:val="001B6D1B"/>
    <w:rsid w:val="001B788F"/>
    <w:rsid w:val="001C0BEE"/>
    <w:rsid w:val="001C1E49"/>
    <w:rsid w:val="001C27C1"/>
    <w:rsid w:val="001C2A98"/>
    <w:rsid w:val="001C49A8"/>
    <w:rsid w:val="001C4D95"/>
    <w:rsid w:val="001D3D7D"/>
    <w:rsid w:val="001D3FFF"/>
    <w:rsid w:val="001D625F"/>
    <w:rsid w:val="001D68A4"/>
    <w:rsid w:val="001D7576"/>
    <w:rsid w:val="001E0E3F"/>
    <w:rsid w:val="001E14A0"/>
    <w:rsid w:val="001E2E9E"/>
    <w:rsid w:val="001E7376"/>
    <w:rsid w:val="001E7DE4"/>
    <w:rsid w:val="001F225C"/>
    <w:rsid w:val="002008AF"/>
    <w:rsid w:val="00201CFA"/>
    <w:rsid w:val="0020220D"/>
    <w:rsid w:val="00202448"/>
    <w:rsid w:val="00202D15"/>
    <w:rsid w:val="00202FAE"/>
    <w:rsid w:val="00205B3F"/>
    <w:rsid w:val="00212EAE"/>
    <w:rsid w:val="00214BEE"/>
    <w:rsid w:val="002205B8"/>
    <w:rsid w:val="002234F1"/>
    <w:rsid w:val="00225720"/>
    <w:rsid w:val="002259E5"/>
    <w:rsid w:val="00226140"/>
    <w:rsid w:val="002274F3"/>
    <w:rsid w:val="0023094C"/>
    <w:rsid w:val="00233FD2"/>
    <w:rsid w:val="002343C6"/>
    <w:rsid w:val="00234BE3"/>
    <w:rsid w:val="00235A90"/>
    <w:rsid w:val="00241E48"/>
    <w:rsid w:val="0024214E"/>
    <w:rsid w:val="00242623"/>
    <w:rsid w:val="00247F9C"/>
    <w:rsid w:val="00250558"/>
    <w:rsid w:val="00250B6A"/>
    <w:rsid w:val="00251508"/>
    <w:rsid w:val="002528BF"/>
    <w:rsid w:val="00260208"/>
    <w:rsid w:val="002605D1"/>
    <w:rsid w:val="00260652"/>
    <w:rsid w:val="002613FB"/>
    <w:rsid w:val="00261F25"/>
    <w:rsid w:val="002648A9"/>
    <w:rsid w:val="0026536F"/>
    <w:rsid w:val="0026553C"/>
    <w:rsid w:val="00267DD5"/>
    <w:rsid w:val="00274A0A"/>
    <w:rsid w:val="00277593"/>
    <w:rsid w:val="00280909"/>
    <w:rsid w:val="00280918"/>
    <w:rsid w:val="00282AF6"/>
    <w:rsid w:val="0028596A"/>
    <w:rsid w:val="00287085"/>
    <w:rsid w:val="002875D3"/>
    <w:rsid w:val="00290AF9"/>
    <w:rsid w:val="00290C17"/>
    <w:rsid w:val="002967CF"/>
    <w:rsid w:val="00297788"/>
    <w:rsid w:val="002A102A"/>
    <w:rsid w:val="002A3285"/>
    <w:rsid w:val="002A484B"/>
    <w:rsid w:val="002A64A6"/>
    <w:rsid w:val="002B3301"/>
    <w:rsid w:val="002C47D4"/>
    <w:rsid w:val="002D0F38"/>
    <w:rsid w:val="002D25FD"/>
    <w:rsid w:val="002D66F5"/>
    <w:rsid w:val="002D77E3"/>
    <w:rsid w:val="002F2859"/>
    <w:rsid w:val="002F6869"/>
    <w:rsid w:val="002F6E3C"/>
    <w:rsid w:val="0030117D"/>
    <w:rsid w:val="00301F30"/>
    <w:rsid w:val="003038FD"/>
    <w:rsid w:val="00303C87"/>
    <w:rsid w:val="003108E5"/>
    <w:rsid w:val="003120CB"/>
    <w:rsid w:val="00312135"/>
    <w:rsid w:val="00320153"/>
    <w:rsid w:val="00320367"/>
    <w:rsid w:val="00322871"/>
    <w:rsid w:val="00326FB3"/>
    <w:rsid w:val="003316D4"/>
    <w:rsid w:val="00333822"/>
    <w:rsid w:val="00334929"/>
    <w:rsid w:val="00336715"/>
    <w:rsid w:val="00336A89"/>
    <w:rsid w:val="003401EC"/>
    <w:rsid w:val="00340D77"/>
    <w:rsid w:val="00340DFD"/>
    <w:rsid w:val="003413A0"/>
    <w:rsid w:val="00344954"/>
    <w:rsid w:val="00346891"/>
    <w:rsid w:val="00350CD7"/>
    <w:rsid w:val="00360C17"/>
    <w:rsid w:val="0036219A"/>
    <w:rsid w:val="003621BE"/>
    <w:rsid w:val="003621C6"/>
    <w:rsid w:val="003622B8"/>
    <w:rsid w:val="003625DA"/>
    <w:rsid w:val="00366B76"/>
    <w:rsid w:val="00373051"/>
    <w:rsid w:val="00373B8F"/>
    <w:rsid w:val="003743C8"/>
    <w:rsid w:val="00374DAA"/>
    <w:rsid w:val="00376D95"/>
    <w:rsid w:val="00377FBB"/>
    <w:rsid w:val="003831AB"/>
    <w:rsid w:val="00385140"/>
    <w:rsid w:val="00393541"/>
    <w:rsid w:val="00393CC7"/>
    <w:rsid w:val="003971F7"/>
    <w:rsid w:val="003A16FC"/>
    <w:rsid w:val="003A4FCD"/>
    <w:rsid w:val="003A64B4"/>
    <w:rsid w:val="003B0944"/>
    <w:rsid w:val="003B1593"/>
    <w:rsid w:val="003B4381"/>
    <w:rsid w:val="003B68C5"/>
    <w:rsid w:val="003B6CC9"/>
    <w:rsid w:val="003C1043"/>
    <w:rsid w:val="003C1A30"/>
    <w:rsid w:val="003C6779"/>
    <w:rsid w:val="003D02B4"/>
    <w:rsid w:val="003D2998"/>
    <w:rsid w:val="003D2F0A"/>
    <w:rsid w:val="003D3891"/>
    <w:rsid w:val="003D5D84"/>
    <w:rsid w:val="003D7773"/>
    <w:rsid w:val="003E0F4F"/>
    <w:rsid w:val="003E18AC"/>
    <w:rsid w:val="003E210B"/>
    <w:rsid w:val="003E2A12"/>
    <w:rsid w:val="003E3384"/>
    <w:rsid w:val="003E3CA4"/>
    <w:rsid w:val="003E548E"/>
    <w:rsid w:val="003F29FC"/>
    <w:rsid w:val="00407EC8"/>
    <w:rsid w:val="0041110A"/>
    <w:rsid w:val="00411624"/>
    <w:rsid w:val="004148E1"/>
    <w:rsid w:val="00414CFA"/>
    <w:rsid w:val="00415EC0"/>
    <w:rsid w:val="00420BE9"/>
    <w:rsid w:val="00422137"/>
    <w:rsid w:val="0042365F"/>
    <w:rsid w:val="00423AD8"/>
    <w:rsid w:val="00423FDD"/>
    <w:rsid w:val="00424C85"/>
    <w:rsid w:val="004260BD"/>
    <w:rsid w:val="0043012F"/>
    <w:rsid w:val="00430F1F"/>
    <w:rsid w:val="004326EA"/>
    <w:rsid w:val="00440428"/>
    <w:rsid w:val="0044320C"/>
    <w:rsid w:val="0044434C"/>
    <w:rsid w:val="0044456B"/>
    <w:rsid w:val="00447BD1"/>
    <w:rsid w:val="004507F3"/>
    <w:rsid w:val="00450AF4"/>
    <w:rsid w:val="00452BA2"/>
    <w:rsid w:val="00456A57"/>
    <w:rsid w:val="004607DE"/>
    <w:rsid w:val="00465ED3"/>
    <w:rsid w:val="004671C7"/>
    <w:rsid w:val="00467DB5"/>
    <w:rsid w:val="0047293F"/>
    <w:rsid w:val="00472F4D"/>
    <w:rsid w:val="004730BF"/>
    <w:rsid w:val="00474DCB"/>
    <w:rsid w:val="0047535C"/>
    <w:rsid w:val="004762F6"/>
    <w:rsid w:val="0048126E"/>
    <w:rsid w:val="00485870"/>
    <w:rsid w:val="00485FE8"/>
    <w:rsid w:val="00492473"/>
    <w:rsid w:val="00492EB5"/>
    <w:rsid w:val="00494F77"/>
    <w:rsid w:val="004975AB"/>
    <w:rsid w:val="00497721"/>
    <w:rsid w:val="004A0229"/>
    <w:rsid w:val="004A2948"/>
    <w:rsid w:val="004A35D2"/>
    <w:rsid w:val="004A71E4"/>
    <w:rsid w:val="004B2F00"/>
    <w:rsid w:val="004B6E31"/>
    <w:rsid w:val="004C1D66"/>
    <w:rsid w:val="004C31D7"/>
    <w:rsid w:val="004C34B0"/>
    <w:rsid w:val="004C4AD2"/>
    <w:rsid w:val="004C6981"/>
    <w:rsid w:val="004D1F21"/>
    <w:rsid w:val="004D2441"/>
    <w:rsid w:val="004D268C"/>
    <w:rsid w:val="004D59D8"/>
    <w:rsid w:val="004D5DA1"/>
    <w:rsid w:val="004E150F"/>
    <w:rsid w:val="004E1DCA"/>
    <w:rsid w:val="004E23A1"/>
    <w:rsid w:val="004E26EF"/>
    <w:rsid w:val="004E3489"/>
    <w:rsid w:val="004E358A"/>
    <w:rsid w:val="004E3AFA"/>
    <w:rsid w:val="004E6588"/>
    <w:rsid w:val="004F2742"/>
    <w:rsid w:val="004F680A"/>
    <w:rsid w:val="004F6AB2"/>
    <w:rsid w:val="00502A0A"/>
    <w:rsid w:val="00507C50"/>
    <w:rsid w:val="00511F94"/>
    <w:rsid w:val="00514A71"/>
    <w:rsid w:val="00514D40"/>
    <w:rsid w:val="00517C3A"/>
    <w:rsid w:val="00521AD8"/>
    <w:rsid w:val="00526860"/>
    <w:rsid w:val="00527BF4"/>
    <w:rsid w:val="005324BE"/>
    <w:rsid w:val="00534F6C"/>
    <w:rsid w:val="00535994"/>
    <w:rsid w:val="0053646D"/>
    <w:rsid w:val="00540AAD"/>
    <w:rsid w:val="00543EC1"/>
    <w:rsid w:val="00546458"/>
    <w:rsid w:val="0055087C"/>
    <w:rsid w:val="00553413"/>
    <w:rsid w:val="00555983"/>
    <w:rsid w:val="00555FD4"/>
    <w:rsid w:val="00560E31"/>
    <w:rsid w:val="00561BDA"/>
    <w:rsid w:val="0056254D"/>
    <w:rsid w:val="0056544D"/>
    <w:rsid w:val="00581B23"/>
    <w:rsid w:val="0058219C"/>
    <w:rsid w:val="0058707F"/>
    <w:rsid w:val="00591DBD"/>
    <w:rsid w:val="005931FE"/>
    <w:rsid w:val="00594F38"/>
    <w:rsid w:val="00597BB9"/>
    <w:rsid w:val="005A0028"/>
    <w:rsid w:val="005A0ACC"/>
    <w:rsid w:val="005A6BB4"/>
    <w:rsid w:val="005B0072"/>
    <w:rsid w:val="005B0732"/>
    <w:rsid w:val="005B38A0"/>
    <w:rsid w:val="005B491C"/>
    <w:rsid w:val="005B4DBF"/>
    <w:rsid w:val="005B5DE2"/>
    <w:rsid w:val="005B674C"/>
    <w:rsid w:val="005C24F2"/>
    <w:rsid w:val="005C7561"/>
    <w:rsid w:val="005C7D13"/>
    <w:rsid w:val="005D1E57"/>
    <w:rsid w:val="005D2F57"/>
    <w:rsid w:val="005D34F6"/>
    <w:rsid w:val="005D3CA9"/>
    <w:rsid w:val="005D4F1A"/>
    <w:rsid w:val="005D6131"/>
    <w:rsid w:val="005E1884"/>
    <w:rsid w:val="005F373A"/>
    <w:rsid w:val="005F4F87"/>
    <w:rsid w:val="005F6B0E"/>
    <w:rsid w:val="005F760E"/>
    <w:rsid w:val="005F7B1D"/>
    <w:rsid w:val="00600D42"/>
    <w:rsid w:val="0060222A"/>
    <w:rsid w:val="006070C4"/>
    <w:rsid w:val="00610C21"/>
    <w:rsid w:val="00611907"/>
    <w:rsid w:val="00613116"/>
    <w:rsid w:val="00617425"/>
    <w:rsid w:val="006202A6"/>
    <w:rsid w:val="0062054B"/>
    <w:rsid w:val="00621C4E"/>
    <w:rsid w:val="00624EAE"/>
    <w:rsid w:val="006305D7"/>
    <w:rsid w:val="00632F63"/>
    <w:rsid w:val="00633A01"/>
    <w:rsid w:val="00633B97"/>
    <w:rsid w:val="006341F7"/>
    <w:rsid w:val="006343A3"/>
    <w:rsid w:val="00634585"/>
    <w:rsid w:val="00635014"/>
    <w:rsid w:val="006359E2"/>
    <w:rsid w:val="006369CE"/>
    <w:rsid w:val="00640D2F"/>
    <w:rsid w:val="006411CA"/>
    <w:rsid w:val="00644BF8"/>
    <w:rsid w:val="00645FA1"/>
    <w:rsid w:val="0064605E"/>
    <w:rsid w:val="00654A68"/>
    <w:rsid w:val="00656D2F"/>
    <w:rsid w:val="006619C8"/>
    <w:rsid w:val="00662AC3"/>
    <w:rsid w:val="006673C1"/>
    <w:rsid w:val="00671710"/>
    <w:rsid w:val="0067296B"/>
    <w:rsid w:val="00673414"/>
    <w:rsid w:val="00674046"/>
    <w:rsid w:val="00676079"/>
    <w:rsid w:val="00676ECD"/>
    <w:rsid w:val="00677D0A"/>
    <w:rsid w:val="0068185F"/>
    <w:rsid w:val="00683308"/>
    <w:rsid w:val="00686738"/>
    <w:rsid w:val="006A01CF"/>
    <w:rsid w:val="006A465D"/>
    <w:rsid w:val="006A60DD"/>
    <w:rsid w:val="006B0679"/>
    <w:rsid w:val="006B074C"/>
    <w:rsid w:val="006B3B84"/>
    <w:rsid w:val="006B4A11"/>
    <w:rsid w:val="006B4E7C"/>
    <w:rsid w:val="006B5D8C"/>
    <w:rsid w:val="006B72D4"/>
    <w:rsid w:val="006C11CC"/>
    <w:rsid w:val="006C1AEB"/>
    <w:rsid w:val="006C37CD"/>
    <w:rsid w:val="006C57FE"/>
    <w:rsid w:val="006C668E"/>
    <w:rsid w:val="006D1F1C"/>
    <w:rsid w:val="006D474A"/>
    <w:rsid w:val="006D48D7"/>
    <w:rsid w:val="006E3382"/>
    <w:rsid w:val="006E4B63"/>
    <w:rsid w:val="006F06E4"/>
    <w:rsid w:val="006F0F9E"/>
    <w:rsid w:val="006F7B41"/>
    <w:rsid w:val="00702088"/>
    <w:rsid w:val="00702B5D"/>
    <w:rsid w:val="00703ED2"/>
    <w:rsid w:val="00704804"/>
    <w:rsid w:val="00707B8D"/>
    <w:rsid w:val="00713636"/>
    <w:rsid w:val="00714B8C"/>
    <w:rsid w:val="0071675D"/>
    <w:rsid w:val="00717736"/>
    <w:rsid w:val="00724107"/>
    <w:rsid w:val="007276D9"/>
    <w:rsid w:val="00732B47"/>
    <w:rsid w:val="0073549C"/>
    <w:rsid w:val="00735CF5"/>
    <w:rsid w:val="0074063A"/>
    <w:rsid w:val="00740C8D"/>
    <w:rsid w:val="00742AA4"/>
    <w:rsid w:val="00743BA1"/>
    <w:rsid w:val="00745F1E"/>
    <w:rsid w:val="007515FE"/>
    <w:rsid w:val="007601D0"/>
    <w:rsid w:val="007603BB"/>
    <w:rsid w:val="0076109D"/>
    <w:rsid w:val="00767107"/>
    <w:rsid w:val="0077059C"/>
    <w:rsid w:val="00770E2E"/>
    <w:rsid w:val="00773617"/>
    <w:rsid w:val="00773BFD"/>
    <w:rsid w:val="007743B3"/>
    <w:rsid w:val="00774490"/>
    <w:rsid w:val="00775E98"/>
    <w:rsid w:val="007767BF"/>
    <w:rsid w:val="00780D96"/>
    <w:rsid w:val="007819FF"/>
    <w:rsid w:val="0078360C"/>
    <w:rsid w:val="00784A4C"/>
    <w:rsid w:val="00784BC6"/>
    <w:rsid w:val="0078523D"/>
    <w:rsid w:val="007931DF"/>
    <w:rsid w:val="007A0172"/>
    <w:rsid w:val="007A061F"/>
    <w:rsid w:val="007A1804"/>
    <w:rsid w:val="007A2511"/>
    <w:rsid w:val="007A260E"/>
    <w:rsid w:val="007A4D4C"/>
    <w:rsid w:val="007A4DD6"/>
    <w:rsid w:val="007A5CB9"/>
    <w:rsid w:val="007B0D8C"/>
    <w:rsid w:val="007B20AE"/>
    <w:rsid w:val="007B6B07"/>
    <w:rsid w:val="007B6D43"/>
    <w:rsid w:val="007B749A"/>
    <w:rsid w:val="007B7C6E"/>
    <w:rsid w:val="007D321B"/>
    <w:rsid w:val="007D44D7"/>
    <w:rsid w:val="007D621A"/>
    <w:rsid w:val="007E058A"/>
    <w:rsid w:val="007E2887"/>
    <w:rsid w:val="007E5278"/>
    <w:rsid w:val="007E5326"/>
    <w:rsid w:val="007E749C"/>
    <w:rsid w:val="007F1B5C"/>
    <w:rsid w:val="007F30DF"/>
    <w:rsid w:val="00801257"/>
    <w:rsid w:val="00803B0A"/>
    <w:rsid w:val="00804DED"/>
    <w:rsid w:val="00805B96"/>
    <w:rsid w:val="008105BE"/>
    <w:rsid w:val="008115A5"/>
    <w:rsid w:val="00811D46"/>
    <w:rsid w:val="0081415D"/>
    <w:rsid w:val="00820229"/>
    <w:rsid w:val="00822448"/>
    <w:rsid w:val="00822ABE"/>
    <w:rsid w:val="008244D1"/>
    <w:rsid w:val="00824C5F"/>
    <w:rsid w:val="00827F51"/>
    <w:rsid w:val="0083104E"/>
    <w:rsid w:val="008343BE"/>
    <w:rsid w:val="00835A07"/>
    <w:rsid w:val="00836535"/>
    <w:rsid w:val="00837B33"/>
    <w:rsid w:val="00837BD1"/>
    <w:rsid w:val="00840FB4"/>
    <w:rsid w:val="008410B2"/>
    <w:rsid w:val="0084378E"/>
    <w:rsid w:val="0084721D"/>
    <w:rsid w:val="008500A0"/>
    <w:rsid w:val="008524E5"/>
    <w:rsid w:val="0085351C"/>
    <w:rsid w:val="00853739"/>
    <w:rsid w:val="0085435A"/>
    <w:rsid w:val="008549CA"/>
    <w:rsid w:val="008556C3"/>
    <w:rsid w:val="0085687C"/>
    <w:rsid w:val="00861CC5"/>
    <w:rsid w:val="008706C5"/>
    <w:rsid w:val="00873707"/>
    <w:rsid w:val="00874B20"/>
    <w:rsid w:val="008757C6"/>
    <w:rsid w:val="008763E1"/>
    <w:rsid w:val="0087775C"/>
    <w:rsid w:val="00877EC8"/>
    <w:rsid w:val="00880F36"/>
    <w:rsid w:val="00885530"/>
    <w:rsid w:val="008910D1"/>
    <w:rsid w:val="0089296C"/>
    <w:rsid w:val="00896ABD"/>
    <w:rsid w:val="00897AB6"/>
    <w:rsid w:val="008A3380"/>
    <w:rsid w:val="008A7A9C"/>
    <w:rsid w:val="008B3CF7"/>
    <w:rsid w:val="008B45C2"/>
    <w:rsid w:val="008B5218"/>
    <w:rsid w:val="008B62AB"/>
    <w:rsid w:val="008B7102"/>
    <w:rsid w:val="008C11E0"/>
    <w:rsid w:val="008C3B7D"/>
    <w:rsid w:val="008C6FF7"/>
    <w:rsid w:val="008D0F90"/>
    <w:rsid w:val="008D3715"/>
    <w:rsid w:val="008D5465"/>
    <w:rsid w:val="008D5E61"/>
    <w:rsid w:val="008D7EB7"/>
    <w:rsid w:val="008D7EC5"/>
    <w:rsid w:val="008E2907"/>
    <w:rsid w:val="008E3602"/>
    <w:rsid w:val="008E3684"/>
    <w:rsid w:val="008E57F5"/>
    <w:rsid w:val="008E6DF8"/>
    <w:rsid w:val="008E7606"/>
    <w:rsid w:val="008F1DAA"/>
    <w:rsid w:val="008F3EBD"/>
    <w:rsid w:val="008F60B2"/>
    <w:rsid w:val="008F7C41"/>
    <w:rsid w:val="0090046C"/>
    <w:rsid w:val="009031E2"/>
    <w:rsid w:val="0091276C"/>
    <w:rsid w:val="009165AC"/>
    <w:rsid w:val="00916FFC"/>
    <w:rsid w:val="0092053F"/>
    <w:rsid w:val="00921C10"/>
    <w:rsid w:val="0092340A"/>
    <w:rsid w:val="009313D9"/>
    <w:rsid w:val="00935B7F"/>
    <w:rsid w:val="00941293"/>
    <w:rsid w:val="00946372"/>
    <w:rsid w:val="00950C17"/>
    <w:rsid w:val="00951FAF"/>
    <w:rsid w:val="00954740"/>
    <w:rsid w:val="00954B2B"/>
    <w:rsid w:val="00955AE5"/>
    <w:rsid w:val="009608F0"/>
    <w:rsid w:val="00962E71"/>
    <w:rsid w:val="00963ABC"/>
    <w:rsid w:val="00965D21"/>
    <w:rsid w:val="00967764"/>
    <w:rsid w:val="00970B0E"/>
    <w:rsid w:val="00970BB9"/>
    <w:rsid w:val="009726EE"/>
    <w:rsid w:val="00972CDE"/>
    <w:rsid w:val="009733DD"/>
    <w:rsid w:val="00975573"/>
    <w:rsid w:val="00976D03"/>
    <w:rsid w:val="00977B30"/>
    <w:rsid w:val="0098055B"/>
    <w:rsid w:val="00982F41"/>
    <w:rsid w:val="00985090"/>
    <w:rsid w:val="00987710"/>
    <w:rsid w:val="009904AB"/>
    <w:rsid w:val="00995688"/>
    <w:rsid w:val="009958A6"/>
    <w:rsid w:val="00996456"/>
    <w:rsid w:val="009A04F5"/>
    <w:rsid w:val="009A15EF"/>
    <w:rsid w:val="009A38A5"/>
    <w:rsid w:val="009A3F05"/>
    <w:rsid w:val="009A5B73"/>
    <w:rsid w:val="009B118B"/>
    <w:rsid w:val="009B1737"/>
    <w:rsid w:val="009B3D4B"/>
    <w:rsid w:val="009B5B99"/>
    <w:rsid w:val="009B6835"/>
    <w:rsid w:val="009B6EFC"/>
    <w:rsid w:val="009B6F45"/>
    <w:rsid w:val="009C0133"/>
    <w:rsid w:val="009C1FD0"/>
    <w:rsid w:val="009C2DF8"/>
    <w:rsid w:val="009C31BF"/>
    <w:rsid w:val="009C68B7"/>
    <w:rsid w:val="009D0834"/>
    <w:rsid w:val="009D0A1E"/>
    <w:rsid w:val="009D2AE3"/>
    <w:rsid w:val="009D52BC"/>
    <w:rsid w:val="009D53D2"/>
    <w:rsid w:val="009D7D0A"/>
    <w:rsid w:val="009E09D9"/>
    <w:rsid w:val="009F01B1"/>
    <w:rsid w:val="009F0DBB"/>
    <w:rsid w:val="009F3887"/>
    <w:rsid w:val="009F659A"/>
    <w:rsid w:val="009F732B"/>
    <w:rsid w:val="00A01FE0"/>
    <w:rsid w:val="00A02AE0"/>
    <w:rsid w:val="00A06945"/>
    <w:rsid w:val="00A10656"/>
    <w:rsid w:val="00A11179"/>
    <w:rsid w:val="00A113C0"/>
    <w:rsid w:val="00A12FA6"/>
    <w:rsid w:val="00A1339B"/>
    <w:rsid w:val="00A14ABA"/>
    <w:rsid w:val="00A200A1"/>
    <w:rsid w:val="00A24CB6"/>
    <w:rsid w:val="00A25609"/>
    <w:rsid w:val="00A26CD2"/>
    <w:rsid w:val="00A27667"/>
    <w:rsid w:val="00A32979"/>
    <w:rsid w:val="00A34A67"/>
    <w:rsid w:val="00A37462"/>
    <w:rsid w:val="00A459E1"/>
    <w:rsid w:val="00A46AC4"/>
    <w:rsid w:val="00A47E32"/>
    <w:rsid w:val="00A52296"/>
    <w:rsid w:val="00A55661"/>
    <w:rsid w:val="00A60F30"/>
    <w:rsid w:val="00A61B70"/>
    <w:rsid w:val="00A61FA8"/>
    <w:rsid w:val="00A637F4"/>
    <w:rsid w:val="00A64DF2"/>
    <w:rsid w:val="00A65485"/>
    <w:rsid w:val="00A66E05"/>
    <w:rsid w:val="00A70753"/>
    <w:rsid w:val="00A712D2"/>
    <w:rsid w:val="00A82C8A"/>
    <w:rsid w:val="00A8346B"/>
    <w:rsid w:val="00A852FF"/>
    <w:rsid w:val="00A87337"/>
    <w:rsid w:val="00A90C97"/>
    <w:rsid w:val="00A92156"/>
    <w:rsid w:val="00A92DDC"/>
    <w:rsid w:val="00A960C8"/>
    <w:rsid w:val="00A96604"/>
    <w:rsid w:val="00A96FD1"/>
    <w:rsid w:val="00AA03DF"/>
    <w:rsid w:val="00AA114A"/>
    <w:rsid w:val="00AA1B4F"/>
    <w:rsid w:val="00AA21D8"/>
    <w:rsid w:val="00AA24FD"/>
    <w:rsid w:val="00AA271A"/>
    <w:rsid w:val="00AA3270"/>
    <w:rsid w:val="00AA54F3"/>
    <w:rsid w:val="00AA6B43"/>
    <w:rsid w:val="00AA720D"/>
    <w:rsid w:val="00AB367A"/>
    <w:rsid w:val="00AC01D1"/>
    <w:rsid w:val="00AC0AB2"/>
    <w:rsid w:val="00AC0E9F"/>
    <w:rsid w:val="00AC3D38"/>
    <w:rsid w:val="00AC52A5"/>
    <w:rsid w:val="00AC6EFD"/>
    <w:rsid w:val="00AC7151"/>
    <w:rsid w:val="00AD1465"/>
    <w:rsid w:val="00AD460A"/>
    <w:rsid w:val="00AD6A05"/>
    <w:rsid w:val="00AE118B"/>
    <w:rsid w:val="00AE272B"/>
    <w:rsid w:val="00AE3E3A"/>
    <w:rsid w:val="00AE77B4"/>
    <w:rsid w:val="00AE7B76"/>
    <w:rsid w:val="00AE7C1A"/>
    <w:rsid w:val="00AE7DF8"/>
    <w:rsid w:val="00AF0D9C"/>
    <w:rsid w:val="00AF13AB"/>
    <w:rsid w:val="00AF1D36"/>
    <w:rsid w:val="00AF280B"/>
    <w:rsid w:val="00AF5F75"/>
    <w:rsid w:val="00AF6001"/>
    <w:rsid w:val="00B01A16"/>
    <w:rsid w:val="00B07F45"/>
    <w:rsid w:val="00B1021A"/>
    <w:rsid w:val="00B11178"/>
    <w:rsid w:val="00B1481A"/>
    <w:rsid w:val="00B15A1F"/>
    <w:rsid w:val="00B15FE9"/>
    <w:rsid w:val="00B2148A"/>
    <w:rsid w:val="00B220C2"/>
    <w:rsid w:val="00B25B32"/>
    <w:rsid w:val="00B32616"/>
    <w:rsid w:val="00B36C42"/>
    <w:rsid w:val="00B42EA7"/>
    <w:rsid w:val="00B5114F"/>
    <w:rsid w:val="00B51845"/>
    <w:rsid w:val="00B51923"/>
    <w:rsid w:val="00B5337C"/>
    <w:rsid w:val="00B53FDE"/>
    <w:rsid w:val="00B56397"/>
    <w:rsid w:val="00B571DA"/>
    <w:rsid w:val="00B6027B"/>
    <w:rsid w:val="00B616F1"/>
    <w:rsid w:val="00B61DDF"/>
    <w:rsid w:val="00B636C8"/>
    <w:rsid w:val="00B63CFC"/>
    <w:rsid w:val="00B65EDB"/>
    <w:rsid w:val="00B65F26"/>
    <w:rsid w:val="00B6764A"/>
    <w:rsid w:val="00B67AFF"/>
    <w:rsid w:val="00B70B59"/>
    <w:rsid w:val="00B73657"/>
    <w:rsid w:val="00B739B3"/>
    <w:rsid w:val="00B818DC"/>
    <w:rsid w:val="00B81B15"/>
    <w:rsid w:val="00B83C18"/>
    <w:rsid w:val="00B915AE"/>
    <w:rsid w:val="00B9214D"/>
    <w:rsid w:val="00B9250A"/>
    <w:rsid w:val="00B96C69"/>
    <w:rsid w:val="00BA1735"/>
    <w:rsid w:val="00BA19FA"/>
    <w:rsid w:val="00BA4288"/>
    <w:rsid w:val="00BA5DED"/>
    <w:rsid w:val="00BA6928"/>
    <w:rsid w:val="00BB0902"/>
    <w:rsid w:val="00BB1F9C"/>
    <w:rsid w:val="00BB31A2"/>
    <w:rsid w:val="00BB48E5"/>
    <w:rsid w:val="00BB5607"/>
    <w:rsid w:val="00BB5ACA"/>
    <w:rsid w:val="00BB627F"/>
    <w:rsid w:val="00BC0C17"/>
    <w:rsid w:val="00BC3823"/>
    <w:rsid w:val="00BC5841"/>
    <w:rsid w:val="00BD2EF0"/>
    <w:rsid w:val="00BD60B4"/>
    <w:rsid w:val="00BD796B"/>
    <w:rsid w:val="00BE1F69"/>
    <w:rsid w:val="00BE40C0"/>
    <w:rsid w:val="00BE5F4A"/>
    <w:rsid w:val="00BE7AEF"/>
    <w:rsid w:val="00BF09B0"/>
    <w:rsid w:val="00BF1544"/>
    <w:rsid w:val="00BF1B53"/>
    <w:rsid w:val="00BF246D"/>
    <w:rsid w:val="00BF2682"/>
    <w:rsid w:val="00C036E0"/>
    <w:rsid w:val="00C06F06"/>
    <w:rsid w:val="00C20FAD"/>
    <w:rsid w:val="00C2375F"/>
    <w:rsid w:val="00C247CB"/>
    <w:rsid w:val="00C25379"/>
    <w:rsid w:val="00C32E66"/>
    <w:rsid w:val="00C3355F"/>
    <w:rsid w:val="00C33A04"/>
    <w:rsid w:val="00C3569A"/>
    <w:rsid w:val="00C43F48"/>
    <w:rsid w:val="00C448FF"/>
    <w:rsid w:val="00C45E57"/>
    <w:rsid w:val="00C523AF"/>
    <w:rsid w:val="00C52F29"/>
    <w:rsid w:val="00C55E2C"/>
    <w:rsid w:val="00C56CE6"/>
    <w:rsid w:val="00C5745F"/>
    <w:rsid w:val="00C60005"/>
    <w:rsid w:val="00C61A98"/>
    <w:rsid w:val="00C63201"/>
    <w:rsid w:val="00C64E62"/>
    <w:rsid w:val="00C651D5"/>
    <w:rsid w:val="00C65CCC"/>
    <w:rsid w:val="00C66BE9"/>
    <w:rsid w:val="00C73F51"/>
    <w:rsid w:val="00C7618F"/>
    <w:rsid w:val="00C765A9"/>
    <w:rsid w:val="00C81157"/>
    <w:rsid w:val="00C8162D"/>
    <w:rsid w:val="00C830BB"/>
    <w:rsid w:val="00C83A0B"/>
    <w:rsid w:val="00C842D0"/>
    <w:rsid w:val="00C84ED1"/>
    <w:rsid w:val="00C8548B"/>
    <w:rsid w:val="00C863CC"/>
    <w:rsid w:val="00C9038F"/>
    <w:rsid w:val="00C92AAB"/>
    <w:rsid w:val="00C95D4C"/>
    <w:rsid w:val="00C9637F"/>
    <w:rsid w:val="00C9708A"/>
    <w:rsid w:val="00CA2435"/>
    <w:rsid w:val="00CA4068"/>
    <w:rsid w:val="00CA67F4"/>
    <w:rsid w:val="00CB37F8"/>
    <w:rsid w:val="00CB5591"/>
    <w:rsid w:val="00CB7DC3"/>
    <w:rsid w:val="00CC05BF"/>
    <w:rsid w:val="00CC5827"/>
    <w:rsid w:val="00CC59C4"/>
    <w:rsid w:val="00CC5BE1"/>
    <w:rsid w:val="00CC5F6E"/>
    <w:rsid w:val="00CC75A2"/>
    <w:rsid w:val="00CC7A18"/>
    <w:rsid w:val="00CD0E2F"/>
    <w:rsid w:val="00CD1D49"/>
    <w:rsid w:val="00CD2F20"/>
    <w:rsid w:val="00CD66F1"/>
    <w:rsid w:val="00CD6B20"/>
    <w:rsid w:val="00CE1339"/>
    <w:rsid w:val="00CE61CC"/>
    <w:rsid w:val="00CE6E42"/>
    <w:rsid w:val="00CF1DE9"/>
    <w:rsid w:val="00CF20B7"/>
    <w:rsid w:val="00CF6692"/>
    <w:rsid w:val="00CF7441"/>
    <w:rsid w:val="00D00D16"/>
    <w:rsid w:val="00D03C6C"/>
    <w:rsid w:val="00D04760"/>
    <w:rsid w:val="00D04A95"/>
    <w:rsid w:val="00D06288"/>
    <w:rsid w:val="00D068C7"/>
    <w:rsid w:val="00D06BFB"/>
    <w:rsid w:val="00D128A4"/>
    <w:rsid w:val="00D147C8"/>
    <w:rsid w:val="00D15131"/>
    <w:rsid w:val="00D16FA2"/>
    <w:rsid w:val="00D2048B"/>
    <w:rsid w:val="00D20954"/>
    <w:rsid w:val="00D21C39"/>
    <w:rsid w:val="00D21FC6"/>
    <w:rsid w:val="00D2243A"/>
    <w:rsid w:val="00D319A0"/>
    <w:rsid w:val="00D33259"/>
    <w:rsid w:val="00D33393"/>
    <w:rsid w:val="00D33D36"/>
    <w:rsid w:val="00D34D94"/>
    <w:rsid w:val="00D3744B"/>
    <w:rsid w:val="00D409E2"/>
    <w:rsid w:val="00D427D7"/>
    <w:rsid w:val="00D44E62"/>
    <w:rsid w:val="00D51570"/>
    <w:rsid w:val="00D556AD"/>
    <w:rsid w:val="00D60381"/>
    <w:rsid w:val="00D616DE"/>
    <w:rsid w:val="00D62201"/>
    <w:rsid w:val="00D651D1"/>
    <w:rsid w:val="00D717BB"/>
    <w:rsid w:val="00D7226B"/>
    <w:rsid w:val="00D72707"/>
    <w:rsid w:val="00D75A9C"/>
    <w:rsid w:val="00D77530"/>
    <w:rsid w:val="00D829C8"/>
    <w:rsid w:val="00D87B5C"/>
    <w:rsid w:val="00D90871"/>
    <w:rsid w:val="00D9155F"/>
    <w:rsid w:val="00D9403F"/>
    <w:rsid w:val="00D959B4"/>
    <w:rsid w:val="00DA44DE"/>
    <w:rsid w:val="00DA62CB"/>
    <w:rsid w:val="00DA7E26"/>
    <w:rsid w:val="00DB047F"/>
    <w:rsid w:val="00DB4EEC"/>
    <w:rsid w:val="00DB620A"/>
    <w:rsid w:val="00DC3832"/>
    <w:rsid w:val="00DC49D5"/>
    <w:rsid w:val="00DC7A51"/>
    <w:rsid w:val="00DD3B1E"/>
    <w:rsid w:val="00DE1372"/>
    <w:rsid w:val="00DE5B5F"/>
    <w:rsid w:val="00DE6D57"/>
    <w:rsid w:val="00DF614E"/>
    <w:rsid w:val="00DF70A0"/>
    <w:rsid w:val="00E00696"/>
    <w:rsid w:val="00E03651"/>
    <w:rsid w:val="00E03808"/>
    <w:rsid w:val="00E04D5B"/>
    <w:rsid w:val="00E060C2"/>
    <w:rsid w:val="00E06324"/>
    <w:rsid w:val="00E07B81"/>
    <w:rsid w:val="00E10AFD"/>
    <w:rsid w:val="00E12B11"/>
    <w:rsid w:val="00E12FB0"/>
    <w:rsid w:val="00E14814"/>
    <w:rsid w:val="00E1591B"/>
    <w:rsid w:val="00E16A50"/>
    <w:rsid w:val="00E21C0B"/>
    <w:rsid w:val="00E249D5"/>
    <w:rsid w:val="00E25017"/>
    <w:rsid w:val="00E26F73"/>
    <w:rsid w:val="00E30A34"/>
    <w:rsid w:val="00E33C68"/>
    <w:rsid w:val="00E34EEB"/>
    <w:rsid w:val="00E3687C"/>
    <w:rsid w:val="00E44EB9"/>
    <w:rsid w:val="00E45BDC"/>
    <w:rsid w:val="00E46358"/>
    <w:rsid w:val="00E471DC"/>
    <w:rsid w:val="00E50EB4"/>
    <w:rsid w:val="00E532FC"/>
    <w:rsid w:val="00E549EF"/>
    <w:rsid w:val="00E559B4"/>
    <w:rsid w:val="00E55BB0"/>
    <w:rsid w:val="00E609E5"/>
    <w:rsid w:val="00E60F27"/>
    <w:rsid w:val="00E64D93"/>
    <w:rsid w:val="00E65EDB"/>
    <w:rsid w:val="00E66927"/>
    <w:rsid w:val="00E677B8"/>
    <w:rsid w:val="00E67FA1"/>
    <w:rsid w:val="00E715CD"/>
    <w:rsid w:val="00E7387D"/>
    <w:rsid w:val="00E73D53"/>
    <w:rsid w:val="00E75111"/>
    <w:rsid w:val="00E76934"/>
    <w:rsid w:val="00E77296"/>
    <w:rsid w:val="00E87527"/>
    <w:rsid w:val="00E87EF7"/>
    <w:rsid w:val="00E90EC5"/>
    <w:rsid w:val="00E91EA6"/>
    <w:rsid w:val="00E93763"/>
    <w:rsid w:val="00E96C4C"/>
    <w:rsid w:val="00EA2AAE"/>
    <w:rsid w:val="00EA2EC0"/>
    <w:rsid w:val="00EA427A"/>
    <w:rsid w:val="00EA723B"/>
    <w:rsid w:val="00EB6350"/>
    <w:rsid w:val="00EB687A"/>
    <w:rsid w:val="00EC2F62"/>
    <w:rsid w:val="00EC3976"/>
    <w:rsid w:val="00EC4AA0"/>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FD"/>
    <w:rsid w:val="00F047F8"/>
    <w:rsid w:val="00F07F0D"/>
    <w:rsid w:val="00F117BD"/>
    <w:rsid w:val="00F1303D"/>
    <w:rsid w:val="00F13112"/>
    <w:rsid w:val="00F16FE6"/>
    <w:rsid w:val="00F238BD"/>
    <w:rsid w:val="00F24992"/>
    <w:rsid w:val="00F318A9"/>
    <w:rsid w:val="00F32F2F"/>
    <w:rsid w:val="00F33F3F"/>
    <w:rsid w:val="00F35BDD"/>
    <w:rsid w:val="00F35EF0"/>
    <w:rsid w:val="00F3781F"/>
    <w:rsid w:val="00F403FD"/>
    <w:rsid w:val="00F41E72"/>
    <w:rsid w:val="00F45434"/>
    <w:rsid w:val="00F45BDF"/>
    <w:rsid w:val="00F50300"/>
    <w:rsid w:val="00F50B3E"/>
    <w:rsid w:val="00F5414B"/>
    <w:rsid w:val="00F56E39"/>
    <w:rsid w:val="00F623E9"/>
    <w:rsid w:val="00F63951"/>
    <w:rsid w:val="00F63C86"/>
    <w:rsid w:val="00F766BE"/>
    <w:rsid w:val="00F77EB9"/>
    <w:rsid w:val="00F77F7A"/>
    <w:rsid w:val="00F80635"/>
    <w:rsid w:val="00F8115F"/>
    <w:rsid w:val="00F815D1"/>
    <w:rsid w:val="00F81E7E"/>
    <w:rsid w:val="00F81F0F"/>
    <w:rsid w:val="00F825F4"/>
    <w:rsid w:val="00F922B7"/>
    <w:rsid w:val="00F92AA1"/>
    <w:rsid w:val="00F932DE"/>
    <w:rsid w:val="00F963DD"/>
    <w:rsid w:val="00F9641A"/>
    <w:rsid w:val="00F97004"/>
    <w:rsid w:val="00FA2045"/>
    <w:rsid w:val="00FA7A66"/>
    <w:rsid w:val="00FB148D"/>
    <w:rsid w:val="00FB1AA9"/>
    <w:rsid w:val="00FB4B5A"/>
    <w:rsid w:val="00FB5386"/>
    <w:rsid w:val="00FB5963"/>
    <w:rsid w:val="00FB5DAA"/>
    <w:rsid w:val="00FC04B9"/>
    <w:rsid w:val="00FC131B"/>
    <w:rsid w:val="00FC161A"/>
    <w:rsid w:val="00FC23D5"/>
    <w:rsid w:val="00FC4337"/>
    <w:rsid w:val="00FC4C1A"/>
    <w:rsid w:val="00FC628F"/>
    <w:rsid w:val="00FC6468"/>
    <w:rsid w:val="00FC6D49"/>
    <w:rsid w:val="00FD0BC5"/>
    <w:rsid w:val="00FD1A4B"/>
    <w:rsid w:val="00FD4922"/>
    <w:rsid w:val="00FD6461"/>
    <w:rsid w:val="00FE0281"/>
    <w:rsid w:val="00FE42B8"/>
    <w:rsid w:val="00FE51A9"/>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2234F1"/>
    <w:pPr>
      <w:jc w:val="center"/>
    </w:pPr>
  </w:style>
  <w:style w:type="character" w:customStyle="1" w:styleId="EndNoteBibliographyTitleChar">
    <w:name w:val="EndNote Bibliography Title Char"/>
    <w:basedOn w:val="DefaultParagraphFont"/>
    <w:link w:val="EndNoteBibliographyTitle"/>
    <w:rsid w:val="002234F1"/>
    <w:rPr>
      <w:rFonts w:ascii="Calibri" w:hAnsi="Calibri" w:cs="Calibri"/>
      <w:color w:val="000000"/>
      <w:sz w:val="24"/>
      <w:szCs w:val="24"/>
    </w:rPr>
  </w:style>
  <w:style w:type="paragraph" w:customStyle="1" w:styleId="EndNoteBibliography">
    <w:name w:val="EndNote Bibliography"/>
    <w:basedOn w:val="Normal"/>
    <w:link w:val="EndNoteBibliographyChar"/>
    <w:rsid w:val="002234F1"/>
  </w:style>
  <w:style w:type="character" w:customStyle="1" w:styleId="EndNoteBibliographyChar">
    <w:name w:val="EndNote Bibliography Char"/>
    <w:basedOn w:val="DefaultParagraphFont"/>
    <w:link w:val="EndNoteBibliography"/>
    <w:rsid w:val="002234F1"/>
    <w:rPr>
      <w:rFonts w:ascii="Calibri" w:hAnsi="Calibri" w:cs="Calibri"/>
      <w:color w:val="000000"/>
      <w:sz w:val="24"/>
      <w:szCs w:val="24"/>
    </w:rPr>
  </w:style>
  <w:style w:type="character" w:styleId="UnresolvedMention">
    <w:name w:val="Unresolved Mention"/>
    <w:basedOn w:val="DefaultParagraphFont"/>
    <w:uiPriority w:val="99"/>
    <w:semiHidden/>
    <w:unhideWhenUsed/>
    <w:rsid w:val="00511F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66983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0A716D-2B46-44CC-9AA0-89F70A4720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165</Words>
  <Characters>35147</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123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20-01-21T14:28:00Z</cp:lastPrinted>
  <dcterms:created xsi:type="dcterms:W3CDTF">2020-02-26T16:00:00Z</dcterms:created>
  <dcterms:modified xsi:type="dcterms:W3CDTF">2020-02-26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